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0D515ED5" w14:textId="1EB3ED2B" w:rsidR="00902BB8" w:rsidRPr="00894CE5" w:rsidRDefault="00902BB8" w:rsidP="00902BB8">
      <w:pPr>
        <w:spacing w:after="0"/>
        <w:rPr>
          <w:b/>
          <w:sz w:val="20"/>
          <w:szCs w:val="20"/>
          <w:lang w:val="en-US"/>
        </w:rPr>
      </w:pPr>
      <w:r w:rsidRPr="00CB0122">
        <w:rPr>
          <w:b/>
          <w:color w:val="1F4E79"/>
          <w:sz w:val="20"/>
          <w:szCs w:val="20"/>
          <w:lang w:val="en-US"/>
        </w:rPr>
        <w:t xml:space="preserve">Supplementary </w:t>
      </w:r>
      <w:r w:rsidR="001F1BE4">
        <w:rPr>
          <w:b/>
          <w:color w:val="1F4E79"/>
          <w:sz w:val="20"/>
          <w:szCs w:val="20"/>
          <w:lang w:val="en-US"/>
        </w:rPr>
        <w:t>f</w:t>
      </w:r>
      <w:r w:rsidR="0098285E">
        <w:rPr>
          <w:b/>
          <w:color w:val="1F4E79"/>
          <w:sz w:val="20"/>
          <w:szCs w:val="20"/>
          <w:lang w:val="en-US"/>
        </w:rPr>
        <w:t>ile</w:t>
      </w:r>
      <w:r w:rsidRPr="00CB0122">
        <w:rPr>
          <w:b/>
          <w:color w:val="1F4E79"/>
          <w:sz w:val="20"/>
          <w:szCs w:val="20"/>
          <w:lang w:val="en-US"/>
        </w:rPr>
        <w:t xml:space="preserve"> </w:t>
      </w:r>
      <w:r w:rsidR="00C2370A">
        <w:rPr>
          <w:b/>
          <w:color w:val="1F4E79"/>
          <w:sz w:val="20"/>
          <w:szCs w:val="20"/>
          <w:lang w:val="en-US"/>
        </w:rPr>
        <w:t>5</w:t>
      </w:r>
      <w:r w:rsidRPr="00CB0122">
        <w:rPr>
          <w:b/>
          <w:color w:val="1F4E79"/>
          <w:sz w:val="20"/>
          <w:szCs w:val="20"/>
          <w:lang w:val="en-US"/>
        </w:rPr>
        <w:t xml:space="preserve">. </w:t>
      </w:r>
      <w:r>
        <w:rPr>
          <w:b/>
          <w:sz w:val="20"/>
          <w:szCs w:val="20"/>
          <w:lang w:val="en-US"/>
        </w:rPr>
        <w:t>Strains used in this study.</w:t>
      </w:r>
    </w:p>
    <w:tbl>
      <w:tblPr>
        <w:tblpPr w:leftFromText="180" w:rightFromText="180" w:vertAnchor="text" w:tblpY="1"/>
        <w:tblOverlap w:val="never"/>
        <w:tblW w:w="10057" w:type="dxa"/>
        <w:tblBorders>
          <w:top w:val="single" w:sz="12" w:space="0" w:color="auto"/>
        </w:tblBorders>
        <w:tblLayout w:type="fixed"/>
        <w:tblLook w:val="04A0" w:firstRow="1" w:lastRow="0" w:firstColumn="1" w:lastColumn="0" w:noHBand="0" w:noVBand="1"/>
      </w:tblPr>
      <w:tblGrid>
        <w:gridCol w:w="1170"/>
        <w:gridCol w:w="2366"/>
        <w:gridCol w:w="4536"/>
        <w:gridCol w:w="1985"/>
      </w:tblGrid>
      <w:tr w:rsidR="00CD4A87" w:rsidRPr="002D2B19" w14:paraId="67CC93CF" w14:textId="77777777" w:rsidTr="00111A23">
        <w:trPr>
          <w:trHeight w:val="288"/>
        </w:trPr>
        <w:tc>
          <w:tcPr>
            <w:tcW w:w="117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4" w:space="0" w:color="auto"/>
            </w:tcBorders>
            <w:shd w:val="clear" w:color="auto" w:fill="F4F4F4"/>
            <w:tcMar>
              <w:top w:w="0" w:type="dxa"/>
              <w:bottom w:w="0" w:type="dxa"/>
            </w:tcMar>
            <w:vAlign w:val="center"/>
          </w:tcPr>
          <w:p w14:paraId="4E0F7FA3" w14:textId="77777777" w:rsidR="00CD4A87" w:rsidRPr="00CB0122" w:rsidRDefault="00CD4A87" w:rsidP="00BD7C25">
            <w:pPr>
              <w:widowControl w:val="0"/>
              <w:spacing w:after="0" w:line="240" w:lineRule="auto"/>
              <w:rPr>
                <w:rFonts w:cs="Arial"/>
                <w:b/>
                <w:color w:val="1F4E79"/>
                <w:sz w:val="18"/>
                <w:szCs w:val="18"/>
              </w:rPr>
            </w:pPr>
            <w:r w:rsidRPr="00CB0122">
              <w:rPr>
                <w:rFonts w:cs="Arial"/>
                <w:b/>
                <w:color w:val="1F4E79"/>
                <w:sz w:val="18"/>
                <w:szCs w:val="18"/>
              </w:rPr>
              <w:t>Strain</w:t>
            </w:r>
          </w:p>
        </w:tc>
        <w:tc>
          <w:tcPr>
            <w:tcW w:w="2366" w:type="dxa"/>
            <w:tcBorders>
              <w:top w:val="single" w:sz="6" w:space="0" w:color="auto"/>
              <w:left w:val="single" w:sz="4" w:space="0" w:color="auto"/>
              <w:bottom w:val="single" w:sz="6" w:space="0" w:color="auto"/>
              <w:right w:val="single" w:sz="4" w:space="0" w:color="auto"/>
            </w:tcBorders>
            <w:shd w:val="clear" w:color="auto" w:fill="F4F4F4"/>
            <w:tcMar>
              <w:top w:w="0" w:type="dxa"/>
              <w:bottom w:w="0" w:type="dxa"/>
            </w:tcMar>
            <w:vAlign w:val="center"/>
          </w:tcPr>
          <w:p w14:paraId="43A0664F" w14:textId="77777777" w:rsidR="00CD4A87" w:rsidRPr="00CB0122" w:rsidRDefault="00CD4A87" w:rsidP="00BD7C25">
            <w:pPr>
              <w:widowControl w:val="0"/>
              <w:spacing w:after="0" w:line="240" w:lineRule="auto"/>
              <w:rPr>
                <w:rFonts w:cs="Arial"/>
                <w:b/>
                <w:color w:val="1F4E79"/>
                <w:sz w:val="18"/>
                <w:szCs w:val="18"/>
              </w:rPr>
            </w:pPr>
            <w:r w:rsidRPr="00CB0122">
              <w:rPr>
                <w:rFonts w:cs="Arial"/>
                <w:b/>
                <w:color w:val="1F4E79"/>
                <w:sz w:val="18"/>
                <w:szCs w:val="18"/>
              </w:rPr>
              <w:t>Genotype/description</w:t>
            </w:r>
          </w:p>
        </w:tc>
        <w:tc>
          <w:tcPr>
            <w:tcW w:w="4536" w:type="dxa"/>
            <w:tcBorders>
              <w:top w:val="single" w:sz="6" w:space="0" w:color="auto"/>
              <w:left w:val="single" w:sz="4" w:space="0" w:color="auto"/>
              <w:bottom w:val="single" w:sz="6" w:space="0" w:color="auto"/>
              <w:right w:val="single" w:sz="4" w:space="0" w:color="auto"/>
            </w:tcBorders>
            <w:shd w:val="clear" w:color="auto" w:fill="F4F4F4"/>
            <w:vAlign w:val="center"/>
          </w:tcPr>
          <w:p w14:paraId="7B81B339" w14:textId="77777777" w:rsidR="00CD4A87" w:rsidRPr="00CB0122" w:rsidRDefault="00CD4A87" w:rsidP="00BD7C25">
            <w:pPr>
              <w:widowControl w:val="0"/>
              <w:spacing w:after="0" w:line="240" w:lineRule="auto"/>
              <w:rPr>
                <w:rFonts w:cs="Arial"/>
                <w:b/>
                <w:color w:val="1F4E79"/>
                <w:sz w:val="18"/>
                <w:szCs w:val="18"/>
              </w:rPr>
            </w:pPr>
            <w:r w:rsidRPr="00CB0122">
              <w:rPr>
                <w:rFonts w:cs="Arial"/>
                <w:b/>
                <w:color w:val="1F4E79"/>
                <w:sz w:val="18"/>
                <w:szCs w:val="18"/>
              </w:rPr>
              <w:t>Construction</w:t>
            </w:r>
          </w:p>
        </w:tc>
        <w:tc>
          <w:tcPr>
            <w:tcW w:w="1985" w:type="dxa"/>
            <w:tcBorders>
              <w:top w:val="single" w:sz="6" w:space="0" w:color="auto"/>
              <w:left w:val="single" w:sz="4" w:space="0" w:color="auto"/>
              <w:bottom w:val="single" w:sz="6" w:space="0" w:color="auto"/>
              <w:right w:val="single" w:sz="6" w:space="0" w:color="auto"/>
            </w:tcBorders>
            <w:shd w:val="clear" w:color="auto" w:fill="F4F4F4"/>
            <w:vAlign w:val="center"/>
          </w:tcPr>
          <w:p w14:paraId="39C57955" w14:textId="77777777" w:rsidR="00CD4A87" w:rsidRPr="00CB0122" w:rsidRDefault="00CD4A87" w:rsidP="00BD7C25">
            <w:pPr>
              <w:widowControl w:val="0"/>
              <w:spacing w:after="0" w:line="240" w:lineRule="auto"/>
              <w:rPr>
                <w:rFonts w:cs="Arial"/>
                <w:b/>
                <w:color w:val="1F4E79"/>
                <w:sz w:val="18"/>
                <w:szCs w:val="18"/>
              </w:rPr>
            </w:pPr>
            <w:r w:rsidRPr="00CB0122">
              <w:rPr>
                <w:rFonts w:cs="Arial"/>
                <w:b/>
                <w:color w:val="1F4E79"/>
                <w:sz w:val="18"/>
                <w:szCs w:val="18"/>
              </w:rPr>
              <w:t>Reference/Source</w:t>
            </w:r>
          </w:p>
        </w:tc>
      </w:tr>
      <w:tr w:rsidR="00057783" w:rsidRPr="002D2B19" w14:paraId="1F14ADEB" w14:textId="77777777" w:rsidTr="00111A23">
        <w:tc>
          <w:tcPr>
            <w:tcW w:w="10057" w:type="dxa"/>
            <w:gridSpan w:val="4"/>
            <w:tcBorders>
              <w:top w:val="single" w:sz="6" w:space="0" w:color="auto"/>
              <w:left w:val="single" w:sz="6" w:space="0" w:color="auto"/>
              <w:bottom w:val="single" w:sz="4" w:space="0" w:color="auto"/>
              <w:right w:val="single" w:sz="6" w:space="0" w:color="auto"/>
            </w:tcBorders>
            <w:shd w:val="clear" w:color="auto" w:fill="F4F4F4"/>
          </w:tcPr>
          <w:p w14:paraId="71DC31E7" w14:textId="77777777" w:rsidR="00902BB8" w:rsidRPr="00902BB8" w:rsidRDefault="00902BB8" w:rsidP="00BD7C25">
            <w:pPr>
              <w:spacing w:after="0" w:line="240" w:lineRule="auto"/>
              <w:rPr>
                <w:rFonts w:cs="Arial"/>
                <w:b/>
                <w:i/>
                <w:color w:val="000000" w:themeColor="text1"/>
                <w:sz w:val="2"/>
                <w:szCs w:val="2"/>
              </w:rPr>
            </w:pPr>
          </w:p>
          <w:p w14:paraId="291CF667" w14:textId="5DC8E99C" w:rsidR="00057783" w:rsidRDefault="009C5F37" w:rsidP="00BD7C25">
            <w:pPr>
              <w:spacing w:after="0" w:line="240" w:lineRule="auto"/>
              <w:rPr>
                <w:rFonts w:cs="Arial"/>
                <w:b/>
                <w:i/>
                <w:color w:val="000000" w:themeColor="text1"/>
                <w:sz w:val="17"/>
                <w:szCs w:val="17"/>
              </w:rPr>
            </w:pPr>
            <w:r>
              <w:rPr>
                <w:rFonts w:cs="Arial"/>
                <w:b/>
                <w:i/>
                <w:color w:val="000000" w:themeColor="text1"/>
                <w:sz w:val="17"/>
                <w:szCs w:val="17"/>
              </w:rPr>
              <w:t>Caulobacter crescentus</w:t>
            </w:r>
          </w:p>
          <w:p w14:paraId="339610F1" w14:textId="627E7A0C" w:rsidR="00902BB8" w:rsidRPr="00902BB8" w:rsidRDefault="00902BB8" w:rsidP="00BD7C25">
            <w:pPr>
              <w:spacing w:after="0" w:line="240" w:lineRule="auto"/>
              <w:rPr>
                <w:sz w:val="2"/>
                <w:szCs w:val="2"/>
              </w:rPr>
            </w:pPr>
          </w:p>
        </w:tc>
      </w:tr>
      <w:tr w:rsidR="00BD7C25" w:rsidRPr="002D2B19" w14:paraId="16738A49" w14:textId="77777777" w:rsidTr="00111A23">
        <w:tc>
          <w:tcPr>
            <w:tcW w:w="1170" w:type="dxa"/>
            <w:tcBorders>
              <w:top w:val="single" w:sz="4" w:space="0" w:color="auto"/>
              <w:left w:val="single" w:sz="6" w:space="0" w:color="auto"/>
              <w:bottom w:val="single" w:sz="4" w:space="0" w:color="auto"/>
              <w:right w:val="single" w:sz="4" w:space="0" w:color="auto"/>
            </w:tcBorders>
            <w:shd w:val="clear" w:color="auto" w:fill="F4F4F4"/>
          </w:tcPr>
          <w:p w14:paraId="7760C4F8" w14:textId="03423348" w:rsidR="00BD7C25" w:rsidRPr="00BD7C25" w:rsidRDefault="00BD7C25" w:rsidP="00BD7C25">
            <w:pPr>
              <w:widowControl w:val="0"/>
              <w:spacing w:after="0" w:line="240" w:lineRule="auto"/>
              <w:rPr>
                <w:rFonts w:cstheme="minorHAnsi"/>
                <w:sz w:val="16"/>
                <w:szCs w:val="16"/>
              </w:rPr>
            </w:pPr>
            <w:r w:rsidRPr="00BD7C25">
              <w:rPr>
                <w:rFonts w:eastAsia="Times New Roman" w:cstheme="minorHAnsi"/>
                <w:color w:val="000000"/>
                <w:sz w:val="16"/>
                <w:szCs w:val="16"/>
              </w:rPr>
              <w:t>CB15N</w:t>
            </w:r>
          </w:p>
        </w:tc>
        <w:tc>
          <w:tcPr>
            <w:tcW w:w="23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4F4F4"/>
          </w:tcPr>
          <w:p w14:paraId="56714B90" w14:textId="36E8C9E3" w:rsidR="00BD7C25" w:rsidRPr="00BD7C25" w:rsidRDefault="00BD7C25" w:rsidP="00BD7C25">
            <w:pPr>
              <w:widowControl w:val="0"/>
              <w:spacing w:after="0" w:line="240" w:lineRule="auto"/>
              <w:rPr>
                <w:rFonts w:cstheme="minorHAnsi"/>
                <w:sz w:val="16"/>
                <w:szCs w:val="16"/>
                <w:lang w:val="en-US"/>
              </w:rPr>
            </w:pPr>
            <w:r w:rsidRPr="00BD7C25"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  <w:t>Synchronizable derivative of the wild-type strain CB15</w:t>
            </w:r>
            <w:r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  <w:t xml:space="preserve"> (aka NA1000)</w:t>
            </w:r>
          </w:p>
        </w:tc>
        <w:tc>
          <w:tcPr>
            <w:tcW w:w="45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4F4F4"/>
          </w:tcPr>
          <w:p w14:paraId="536CBBB0" w14:textId="7BF798D3" w:rsidR="00BD7C25" w:rsidRPr="00BD7C25" w:rsidRDefault="00BD7C25" w:rsidP="00BD7C25">
            <w:pPr>
              <w:widowControl w:val="0"/>
              <w:spacing w:after="0" w:line="240" w:lineRule="auto"/>
              <w:rPr>
                <w:rFonts w:cstheme="minorHAnsi"/>
                <w:sz w:val="16"/>
                <w:szCs w:val="16"/>
                <w:lang w:val="en-US"/>
              </w:rPr>
            </w:pPr>
            <w:r>
              <w:rPr>
                <w:rFonts w:eastAsia="Times New Roman" w:cstheme="minorHAnsi"/>
                <w:color w:val="000000"/>
                <w:sz w:val="16"/>
                <w:szCs w:val="16"/>
              </w:rPr>
              <w:t>-</w:t>
            </w:r>
          </w:p>
        </w:tc>
        <w:tc>
          <w:tcPr>
            <w:tcW w:w="1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6" w:space="0" w:color="auto"/>
            </w:tcBorders>
            <w:shd w:val="clear" w:color="auto" w:fill="F4F4F4"/>
          </w:tcPr>
          <w:p w14:paraId="0D6929C1" w14:textId="686CA9B6" w:rsidR="00BD7C25" w:rsidRPr="00CB0122" w:rsidRDefault="00153E6D" w:rsidP="00BD7C25">
            <w:pPr>
              <w:widowControl w:val="0"/>
              <w:spacing w:after="0" w:line="240" w:lineRule="auto"/>
              <w:rPr>
                <w:rFonts w:cstheme="minorHAnsi"/>
                <w:color w:val="1F4E79"/>
                <w:sz w:val="16"/>
                <w:szCs w:val="16"/>
              </w:rPr>
            </w:pPr>
            <w:r w:rsidRPr="00CB0122">
              <w:rPr>
                <w:rFonts w:cstheme="minorHAnsi"/>
                <w:color w:val="1F4E79"/>
                <w:sz w:val="16"/>
                <w:szCs w:val="16"/>
              </w:rPr>
              <w:fldChar w:fldCharType="begin"/>
            </w:r>
            <w:r w:rsidRPr="00CB0122">
              <w:rPr>
                <w:rFonts w:cstheme="minorHAnsi"/>
                <w:color w:val="1F4E79"/>
                <w:sz w:val="16"/>
                <w:szCs w:val="16"/>
              </w:rPr>
              <w:instrText xml:space="preserve"> ADDIN EN.CITE &lt;EndNote&gt;&lt;Cite&gt;&lt;Author&gt;Evinger&lt;/Author&gt;&lt;Year&gt;1977&lt;/Year&gt;&lt;RecNum&gt;126&lt;/RecNum&gt;&lt;DisplayText&gt;(Evinger and Agabian, 1977)&lt;/DisplayText&gt;&lt;record&gt;&lt;rec-number&gt;126&lt;/rec-number&gt;&lt;foreign-keys&gt;&lt;key app="EN" db-id="frsw0d9z525tacezrp95ewfwf0vxavrrveee" timestamp="1751986071"&gt;126&lt;/key&gt;&lt;/foreign-keys&gt;&lt;ref-type name="Journal Article"&gt;17&lt;/ref-type&gt;&lt;contributors&gt;&lt;authors&gt;&lt;author&gt;Evinger, M.&lt;/author&gt;&lt;author&gt;Agabian, N.&lt;/author&gt;&lt;/authors&gt;&lt;/contributors&gt;&lt;titles&gt;&lt;title&gt;&lt;style face="normal" font="default" size="100%"&gt;Envelope-associated nucleoid from &lt;/style&gt;&lt;style face="italic" font="default" size="100%"&gt;Caulobacter crescentus&lt;/style&gt;&lt;style face="normal" font="default" size="100%"&gt; stalked and swarmer cells&lt;/style&gt;&lt;/title&gt;&lt;secondary-title&gt;J Bacteriol&lt;/secondary-title&gt;&lt;/titles&gt;&lt;periodical&gt;&lt;full-title&gt;J Bacteriol&lt;/full-title&gt;&lt;/periodical&gt;&lt;pages&gt;294-301&lt;/pages&gt;&lt;volume&gt;132&lt;/volume&gt;&lt;number&gt;1&lt;/number&gt;&lt;edition&gt;1977/10/01&lt;/edition&gt;&lt;keywords&gt;&lt;keyword&gt;Bacteria/*ultrastructure&lt;/keyword&gt;&lt;keyword&gt;Bacterial Proteins/analysis&lt;/keyword&gt;&lt;keyword&gt;Bacteriolysis/drug effects&lt;/keyword&gt;&lt;keyword&gt;Cell Division&lt;/keyword&gt;&lt;keyword&gt;Cell Nucleus/analysis/ultrastructure&lt;/keyword&gt;&lt;keyword&gt;Centrifugation, Density Gradient&lt;/keyword&gt;&lt;keyword&gt;Chromosomes, Bacterial/analysis&lt;/keyword&gt;&lt;keyword&gt;DNA, Bacterial/analysis&lt;/keyword&gt;&lt;keyword&gt;Escherichia coli/ultrastructure&lt;/keyword&gt;&lt;keyword&gt;Muramidase/pharmacology&lt;/keyword&gt;&lt;keyword&gt;RNA, Bacterial/analysis&lt;/keyword&gt;&lt;keyword&gt;Species Specificity&lt;/keyword&gt;&lt;keyword&gt;Surface-Active Agents/pharmacology&lt;/keyword&gt;&lt;keyword&gt;Temperature&lt;/keyword&gt;&lt;/keywords&gt;&lt;dates&gt;&lt;year&gt;1977&lt;/year&gt;&lt;pub-dates&gt;&lt;date&gt;Oct&lt;/date&gt;&lt;/pub-dates&gt;&lt;/dates&gt;&lt;isbn&gt;0021-9193 (Print)&amp;#xD;1098-5530 (Electronic)&amp;#xD;0021-9193 (Linking)&lt;/isbn&gt;&lt;accession-num&gt;334726&lt;/accession-num&gt;&lt;urls&gt;&lt;related-urls&gt;&lt;url&gt;https://www.ncbi.nlm.nih.gov/pubmed/334726&lt;/url&gt;&lt;/related-urls&gt;&lt;/urls&gt;&lt;custom2&gt;PMC221855&lt;/custom2&gt;&lt;electronic-resource-num&gt;10.1128/jb.132.1.294-301.1977&lt;/electronic-resource-num&gt;&lt;/record&gt;&lt;/Cite&gt;&lt;/EndNote&gt;</w:instrText>
            </w:r>
            <w:r w:rsidRPr="00CB0122">
              <w:rPr>
                <w:rFonts w:cstheme="minorHAnsi"/>
                <w:color w:val="1F4E79"/>
                <w:sz w:val="16"/>
                <w:szCs w:val="16"/>
              </w:rPr>
              <w:fldChar w:fldCharType="separate"/>
            </w:r>
            <w:hyperlink w:anchor="_ENREF_1" w:tooltip="Evinger, 1977 #126" w:history="1">
              <w:r w:rsidRPr="00CB0122">
                <w:rPr>
                  <w:rFonts w:cstheme="minorHAnsi"/>
                  <w:noProof/>
                  <w:color w:val="1F4E79"/>
                  <w:sz w:val="16"/>
                  <w:szCs w:val="16"/>
                </w:rPr>
                <w:t>Evinger and Agabian, 1977</w:t>
              </w:r>
            </w:hyperlink>
            <w:r w:rsidRPr="00CB0122">
              <w:rPr>
                <w:rFonts w:cstheme="minorHAnsi"/>
                <w:color w:val="1F4E79"/>
                <w:sz w:val="16"/>
                <w:szCs w:val="16"/>
              </w:rPr>
              <w:fldChar w:fldCharType="end"/>
            </w:r>
          </w:p>
        </w:tc>
      </w:tr>
      <w:tr w:rsidR="00BD7C25" w:rsidRPr="00285D0E" w14:paraId="6FAA75AF" w14:textId="77777777" w:rsidTr="00111A23">
        <w:tc>
          <w:tcPr>
            <w:tcW w:w="1170" w:type="dxa"/>
            <w:tcBorders>
              <w:top w:val="single" w:sz="4" w:space="0" w:color="auto"/>
              <w:left w:val="single" w:sz="6" w:space="0" w:color="auto"/>
              <w:bottom w:val="single" w:sz="4" w:space="0" w:color="auto"/>
              <w:right w:val="single" w:sz="4" w:space="0" w:color="auto"/>
            </w:tcBorders>
            <w:shd w:val="clear" w:color="auto" w:fill="F4F4F4"/>
          </w:tcPr>
          <w:p w14:paraId="698CDCB2" w14:textId="4137E929" w:rsidR="00BD7C25" w:rsidRPr="00BD7C25" w:rsidRDefault="00BD7C25" w:rsidP="00BD7C25">
            <w:pPr>
              <w:widowControl w:val="0"/>
              <w:spacing w:after="0" w:line="240" w:lineRule="auto"/>
              <w:rPr>
                <w:rFonts w:cstheme="minorHAnsi"/>
                <w:sz w:val="16"/>
                <w:szCs w:val="16"/>
              </w:rPr>
            </w:pPr>
            <w:r w:rsidRPr="00BD7C25">
              <w:rPr>
                <w:rFonts w:eastAsia="Times New Roman" w:cstheme="minorHAnsi"/>
                <w:color w:val="000000"/>
                <w:sz w:val="16"/>
                <w:szCs w:val="16"/>
              </w:rPr>
              <w:t>AM399</w:t>
            </w:r>
          </w:p>
        </w:tc>
        <w:tc>
          <w:tcPr>
            <w:tcW w:w="23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4F4F4"/>
          </w:tcPr>
          <w:p w14:paraId="5BFB921F" w14:textId="18F89B32" w:rsidR="00BD7C25" w:rsidRPr="00BD7C25" w:rsidRDefault="00BD7C25" w:rsidP="00BD7C25">
            <w:pPr>
              <w:widowControl w:val="0"/>
              <w:spacing w:after="0" w:line="240" w:lineRule="auto"/>
              <w:rPr>
                <w:rFonts w:cstheme="minorHAnsi"/>
                <w:sz w:val="16"/>
                <w:szCs w:val="16"/>
              </w:rPr>
            </w:pPr>
            <w:r w:rsidRPr="00BD7C25">
              <w:rPr>
                <w:rFonts w:eastAsia="Times New Roman" w:cstheme="minorHAnsi"/>
                <w:color w:val="000000"/>
                <w:sz w:val="16"/>
                <w:szCs w:val="16"/>
              </w:rPr>
              <w:t>CB15N Δ</w:t>
            </w:r>
            <w:r w:rsidRPr="00BD7C25">
              <w:rPr>
                <w:rFonts w:eastAsia="Times New Roman" w:cstheme="minorHAnsi"/>
                <w:i/>
                <w:iCs/>
                <w:color w:val="000000"/>
                <w:sz w:val="16"/>
                <w:szCs w:val="16"/>
              </w:rPr>
              <w:t>sdpA</w:t>
            </w:r>
          </w:p>
        </w:tc>
        <w:tc>
          <w:tcPr>
            <w:tcW w:w="45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4F4F4"/>
          </w:tcPr>
          <w:p w14:paraId="5D2199F5" w14:textId="312C5800" w:rsidR="00BD7C25" w:rsidRPr="00BD7C25" w:rsidRDefault="00BD7C25" w:rsidP="00BD7C25">
            <w:pPr>
              <w:widowControl w:val="0"/>
              <w:spacing w:after="0" w:line="240" w:lineRule="auto"/>
              <w:rPr>
                <w:rFonts w:cstheme="minorHAnsi"/>
                <w:sz w:val="16"/>
                <w:szCs w:val="16"/>
                <w:lang w:val="en-US"/>
              </w:rPr>
            </w:pPr>
            <w:r>
              <w:rPr>
                <w:rFonts w:cstheme="minorHAnsi"/>
                <w:sz w:val="16"/>
                <w:szCs w:val="16"/>
                <w:lang w:val="en-US"/>
              </w:rPr>
              <w:t>-</w:t>
            </w:r>
          </w:p>
        </w:tc>
        <w:tc>
          <w:tcPr>
            <w:tcW w:w="1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6" w:space="0" w:color="auto"/>
            </w:tcBorders>
            <w:shd w:val="clear" w:color="auto" w:fill="F4F4F4"/>
          </w:tcPr>
          <w:p w14:paraId="6D1C3F04" w14:textId="56FFCE4D" w:rsidR="00BD7C25" w:rsidRPr="00CB0122" w:rsidRDefault="00153E6D" w:rsidP="00BD7C25">
            <w:pPr>
              <w:widowControl w:val="0"/>
              <w:spacing w:after="0" w:line="240" w:lineRule="auto"/>
              <w:rPr>
                <w:rFonts w:cstheme="minorHAnsi"/>
                <w:color w:val="1F4E79"/>
                <w:sz w:val="16"/>
                <w:szCs w:val="16"/>
                <w:highlight w:val="yellow"/>
              </w:rPr>
            </w:pPr>
            <w:r w:rsidRPr="00CB0122">
              <w:rPr>
                <w:rFonts w:cstheme="minorHAnsi"/>
                <w:color w:val="1F4E79"/>
                <w:sz w:val="16"/>
                <w:szCs w:val="16"/>
              </w:rPr>
              <w:fldChar w:fldCharType="begin">
                <w:fldData xml:space="preserve">PEVuZE5vdGU+PENpdGU+PEF1dGhvcj5aaWVsaW5za2E8L0F1dGhvcj48WWVhcj4yMDE3PC9ZZWFy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</w:fldData>
              </w:fldChar>
            </w:r>
            <w:r w:rsidRPr="00CB0122">
              <w:rPr>
                <w:rFonts w:cstheme="minorHAnsi"/>
                <w:color w:val="1F4E79"/>
                <w:sz w:val="16"/>
                <w:szCs w:val="16"/>
              </w:rPr>
              <w:instrText xml:space="preserve"> ADDIN EN.CITE </w:instrText>
            </w:r>
            <w:r w:rsidRPr="00CB0122">
              <w:rPr>
                <w:rFonts w:cstheme="minorHAnsi"/>
                <w:color w:val="1F4E79"/>
                <w:sz w:val="16"/>
                <w:szCs w:val="16"/>
              </w:rPr>
              <w:fldChar w:fldCharType="begin">
                <w:fldData xml:space="preserve">PEVuZE5vdGU+PENpdGU+PEF1dGhvcj5aaWVsaW5za2E8L0F1dGhvcj48WWVhcj4yMDE3PC9ZZWFy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</w:fldData>
              </w:fldChar>
            </w:r>
            <w:r w:rsidRPr="00CB0122">
              <w:rPr>
                <w:rFonts w:cstheme="minorHAnsi"/>
                <w:color w:val="1F4E79"/>
                <w:sz w:val="16"/>
                <w:szCs w:val="16"/>
              </w:rPr>
              <w:instrText xml:space="preserve"> ADDIN EN.CITE.DATA </w:instrText>
            </w:r>
            <w:r w:rsidRPr="00CB0122">
              <w:rPr>
                <w:rFonts w:cstheme="minorHAnsi"/>
                <w:color w:val="1F4E79"/>
                <w:sz w:val="16"/>
                <w:szCs w:val="16"/>
              </w:rPr>
            </w:r>
            <w:r w:rsidRPr="00CB0122">
              <w:rPr>
                <w:rFonts w:cstheme="minorHAnsi"/>
                <w:color w:val="1F4E79"/>
                <w:sz w:val="16"/>
                <w:szCs w:val="16"/>
              </w:rPr>
              <w:fldChar w:fldCharType="end"/>
            </w:r>
            <w:r w:rsidRPr="00CB0122">
              <w:rPr>
                <w:rFonts w:cstheme="minorHAnsi"/>
                <w:color w:val="1F4E79"/>
                <w:sz w:val="16"/>
                <w:szCs w:val="16"/>
              </w:rPr>
            </w:r>
            <w:r w:rsidRPr="00CB0122">
              <w:rPr>
                <w:rFonts w:cstheme="minorHAnsi"/>
                <w:color w:val="1F4E79"/>
                <w:sz w:val="16"/>
                <w:szCs w:val="16"/>
              </w:rPr>
              <w:fldChar w:fldCharType="separate"/>
            </w:r>
            <w:hyperlink w:anchor="_ENREF_4" w:tooltip="Zielinska, 2017 #127" w:history="1">
              <w:r w:rsidRPr="00CB0122">
                <w:rPr>
                  <w:rFonts w:cstheme="minorHAnsi"/>
                  <w:noProof/>
                  <w:color w:val="1F4E79"/>
                  <w:sz w:val="16"/>
                  <w:szCs w:val="16"/>
                </w:rPr>
                <w:t>Zielinska et al., 2017</w:t>
              </w:r>
            </w:hyperlink>
            <w:r w:rsidRPr="00CB0122">
              <w:rPr>
                <w:rFonts w:cstheme="minorHAnsi"/>
                <w:color w:val="1F4E79"/>
                <w:sz w:val="16"/>
                <w:szCs w:val="16"/>
              </w:rPr>
              <w:fldChar w:fldCharType="end"/>
            </w:r>
          </w:p>
        </w:tc>
      </w:tr>
      <w:tr w:rsidR="00BD7C25" w:rsidRPr="00285D0E" w14:paraId="17ED3FA9" w14:textId="77777777" w:rsidTr="00111A23">
        <w:tc>
          <w:tcPr>
            <w:tcW w:w="1170" w:type="dxa"/>
            <w:tcBorders>
              <w:top w:val="single" w:sz="4" w:space="0" w:color="auto"/>
              <w:left w:val="single" w:sz="6" w:space="0" w:color="auto"/>
              <w:bottom w:val="single" w:sz="4" w:space="0" w:color="auto"/>
              <w:right w:val="single" w:sz="4" w:space="0" w:color="auto"/>
            </w:tcBorders>
            <w:shd w:val="clear" w:color="auto" w:fill="F4F4F4"/>
          </w:tcPr>
          <w:p w14:paraId="203F536A" w14:textId="3BD7BFF3" w:rsidR="00BD7C25" w:rsidRPr="00BD7C25" w:rsidRDefault="00BD7C25" w:rsidP="00BD7C25">
            <w:pPr>
              <w:widowControl w:val="0"/>
              <w:spacing w:after="0" w:line="240" w:lineRule="auto"/>
              <w:rPr>
                <w:rFonts w:cstheme="minorHAnsi"/>
                <w:sz w:val="16"/>
                <w:szCs w:val="16"/>
              </w:rPr>
            </w:pPr>
            <w:r w:rsidRPr="00BD7C25">
              <w:rPr>
                <w:rFonts w:eastAsia="Times New Roman" w:cstheme="minorHAnsi"/>
                <w:color w:val="000000"/>
                <w:sz w:val="16"/>
                <w:szCs w:val="16"/>
              </w:rPr>
              <w:t>CS606</w:t>
            </w:r>
          </w:p>
        </w:tc>
        <w:tc>
          <w:tcPr>
            <w:tcW w:w="23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4F4F4"/>
          </w:tcPr>
          <w:p w14:paraId="386FDBB4" w14:textId="5EEB9728" w:rsidR="00BD7C25" w:rsidRPr="00BD7C25" w:rsidRDefault="00BD7C25" w:rsidP="00BD7C25">
            <w:pPr>
              <w:widowControl w:val="0"/>
              <w:spacing w:after="0" w:line="240" w:lineRule="auto"/>
              <w:rPr>
                <w:rFonts w:cstheme="minorHAnsi"/>
                <w:sz w:val="16"/>
                <w:szCs w:val="16"/>
              </w:rPr>
            </w:pPr>
            <w:r w:rsidRPr="00BD7C25">
              <w:rPr>
                <w:rFonts w:eastAsia="Times New Roman" w:cstheme="minorHAnsi"/>
                <w:color w:val="000000"/>
                <w:sz w:val="16"/>
                <w:szCs w:val="16"/>
              </w:rPr>
              <w:t>CB15N Δ</w:t>
            </w:r>
            <w:r w:rsidRPr="00BD7C25">
              <w:rPr>
                <w:rFonts w:eastAsia="Times New Roman" w:cstheme="minorHAnsi"/>
                <w:i/>
                <w:iCs/>
                <w:color w:val="000000"/>
                <w:sz w:val="16"/>
                <w:szCs w:val="16"/>
              </w:rPr>
              <w:t>blaA</w:t>
            </w:r>
          </w:p>
        </w:tc>
        <w:tc>
          <w:tcPr>
            <w:tcW w:w="45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4F4F4"/>
          </w:tcPr>
          <w:p w14:paraId="364C6C32" w14:textId="0D38BE10" w:rsidR="00BD7C25" w:rsidRPr="00BD7C25" w:rsidRDefault="00BD7C25" w:rsidP="00BD7C25">
            <w:pPr>
              <w:widowControl w:val="0"/>
              <w:spacing w:after="0" w:line="240" w:lineRule="auto"/>
              <w:rPr>
                <w:rFonts w:cstheme="minorHAnsi"/>
                <w:color w:val="000000"/>
                <w:sz w:val="16"/>
                <w:szCs w:val="16"/>
                <w:lang w:val="en-US"/>
              </w:rPr>
            </w:pPr>
            <w:r>
              <w:rPr>
                <w:rFonts w:cstheme="minorHAnsi"/>
                <w:color w:val="000000"/>
                <w:sz w:val="16"/>
                <w:szCs w:val="16"/>
                <w:lang w:val="en-US"/>
              </w:rPr>
              <w:t>-</w:t>
            </w:r>
          </w:p>
        </w:tc>
        <w:tc>
          <w:tcPr>
            <w:tcW w:w="1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6" w:space="0" w:color="auto"/>
            </w:tcBorders>
            <w:shd w:val="clear" w:color="auto" w:fill="F4F4F4"/>
          </w:tcPr>
          <w:p w14:paraId="2CDF91E8" w14:textId="2E9A4ECB" w:rsidR="00BD7C25" w:rsidRPr="00CB0122" w:rsidRDefault="00153E6D" w:rsidP="00BD7C25">
            <w:pPr>
              <w:widowControl w:val="0"/>
              <w:spacing w:after="0" w:line="240" w:lineRule="auto"/>
              <w:rPr>
                <w:rFonts w:cstheme="minorHAnsi"/>
                <w:color w:val="1F4E79"/>
                <w:sz w:val="16"/>
                <w:szCs w:val="16"/>
              </w:rPr>
            </w:pPr>
            <w:r w:rsidRPr="00CB0122">
              <w:rPr>
                <w:rFonts w:cstheme="minorHAnsi"/>
                <w:color w:val="1F4E79"/>
                <w:sz w:val="16"/>
                <w:szCs w:val="16"/>
              </w:rPr>
              <w:fldChar w:fldCharType="begin"/>
            </w:r>
            <w:r w:rsidRPr="00CB0122">
              <w:rPr>
                <w:rFonts w:cstheme="minorHAnsi"/>
                <w:color w:val="1F4E79"/>
                <w:sz w:val="16"/>
                <w:szCs w:val="16"/>
              </w:rPr>
              <w:instrText xml:space="preserve"> ADDIN EN.CITE &lt;EndNote&gt;&lt;Cite&gt;&lt;Author&gt;West&lt;/Author&gt;&lt;Year&gt;2002&lt;/Year&gt;&lt;RecNum&gt;128&lt;/RecNum&gt;&lt;DisplayText&gt;(West et al., 2002)&lt;/DisplayText&gt;&lt;record&gt;&lt;rec-number&gt;128&lt;/rec-number&gt;&lt;foreign-keys&gt;&lt;key app="EN" db-id="frsw0d9z525tacezrp95ewfwf0vxavrrveee" timestamp="1751986273"&gt;128&lt;/key&gt;&lt;/foreign-keys&gt;&lt;ref-type name="Journal Article"&gt;17&lt;/ref-type&gt;&lt;contributors&gt;&lt;authors&gt;&lt;author&gt;West, L.&lt;/author&gt;&lt;author&gt;Yang, D.&lt;/author&gt;&lt;author&gt;Stephens, C.&lt;/author&gt;&lt;/authors&gt;&lt;/contributors&gt;&lt;auth-address&gt;Biology Department, Santa Clara University, Santa Clara, California 95053, USA.&lt;/auth-address&gt;&lt;titles&gt;&lt;title&gt;&lt;style face="normal" font="default" size="100%"&gt;Use of the &lt;/style&gt;&lt;style face="italic" font="default" size="100%"&gt;Caulobacter crescentus&lt;/style&gt;&lt;style face="normal" font="default" size="100%"&gt; genome sequence to develop a method for systematic genetic mapping&lt;/style&gt;&lt;/title&gt;&lt;secondary-title&gt;J Bacteriol&lt;/secondary-title&gt;&lt;/titles&gt;&lt;periodical&gt;&lt;full-title&gt;J Bacteriol&lt;/full-title&gt;&lt;/periodical&gt;&lt;pages&gt;2155-2166&lt;/pages&gt;&lt;volume&gt;184&lt;/volume&gt;&lt;number&gt;8&lt;/number&gt;&lt;edition&gt;2002/03/27&lt;/edition&gt;&lt;keywords&gt;&lt;keyword&gt;Amino Acid Sequence&lt;/keyword&gt;&lt;keyword&gt;Ampicillin/pharmacology&lt;/keyword&gt;&lt;keyword&gt;Caulobacter crescentus/drug effects/*genetics/growth &amp;amp; development&lt;/keyword&gt;&lt;keyword&gt;*Chromosome Mapping&lt;/keyword&gt;&lt;keyword&gt;*Genome, Bacterial&lt;/keyword&gt;&lt;keyword&gt;Molecular Sequence Data&lt;/keyword&gt;&lt;keyword&gt;Mutation&lt;/keyword&gt;&lt;keyword&gt;Temperature&lt;/keyword&gt;&lt;/keywords&gt;&lt;dates&gt;&lt;year&gt;2002&lt;/year&gt;&lt;pub-dates&gt;&lt;date&gt;Apr&lt;/date&gt;&lt;/pub-dates&gt;&lt;/dates&gt;&lt;isbn&gt;0021-9193 (Print)&amp;#xD;1098-5530 (Electronic)&amp;#xD;0021-9193 (Linking)&lt;/isbn&gt;&lt;accession-num&gt;11914347&lt;/accession-num&gt;&lt;urls&gt;&lt;related-urls&gt;&lt;url&gt;https://www.ncbi.nlm.nih.gov/pubmed/11914347&lt;/url&gt;&lt;/related-urls&gt;&lt;/urls&gt;&lt;custom2&gt;PMC134972&lt;/custom2&gt;&lt;electronic-resource-num&gt;10.1128/JB.184.8.2155-2166.2002&lt;/electronic-resource-num&gt;&lt;/record&gt;&lt;/Cite&gt;&lt;/EndNote&gt;</w:instrText>
            </w:r>
            <w:r w:rsidRPr="00CB0122">
              <w:rPr>
                <w:rFonts w:cstheme="minorHAnsi"/>
                <w:color w:val="1F4E79"/>
                <w:sz w:val="16"/>
                <w:szCs w:val="16"/>
              </w:rPr>
              <w:fldChar w:fldCharType="separate"/>
            </w:r>
            <w:hyperlink w:anchor="_ENREF_3" w:tooltip="West, 2002 #128" w:history="1">
              <w:r w:rsidRPr="00CB0122">
                <w:rPr>
                  <w:rFonts w:cstheme="minorHAnsi"/>
                  <w:noProof/>
                  <w:color w:val="1F4E79"/>
                  <w:sz w:val="16"/>
                  <w:szCs w:val="16"/>
                </w:rPr>
                <w:t>West et al., 2002</w:t>
              </w:r>
            </w:hyperlink>
            <w:r w:rsidRPr="00CB0122">
              <w:rPr>
                <w:rFonts w:cstheme="minorHAnsi"/>
                <w:color w:val="1F4E79"/>
                <w:sz w:val="16"/>
                <w:szCs w:val="16"/>
              </w:rPr>
              <w:fldChar w:fldCharType="end"/>
            </w:r>
          </w:p>
        </w:tc>
      </w:tr>
      <w:tr w:rsidR="00BD7C25" w:rsidRPr="00285D0E" w14:paraId="23B73F65" w14:textId="77777777" w:rsidTr="00111A23">
        <w:tc>
          <w:tcPr>
            <w:tcW w:w="1170" w:type="dxa"/>
            <w:tcBorders>
              <w:top w:val="single" w:sz="4" w:space="0" w:color="auto"/>
              <w:left w:val="single" w:sz="6" w:space="0" w:color="auto"/>
              <w:bottom w:val="single" w:sz="4" w:space="0" w:color="auto"/>
              <w:right w:val="single" w:sz="4" w:space="0" w:color="auto"/>
            </w:tcBorders>
            <w:shd w:val="clear" w:color="auto" w:fill="F4F4F4"/>
          </w:tcPr>
          <w:p w14:paraId="33C9185B" w14:textId="0F12B71F" w:rsidR="00BD7C25" w:rsidRPr="00BD7C25" w:rsidRDefault="00BD7C25" w:rsidP="00BD7C25">
            <w:pPr>
              <w:widowControl w:val="0"/>
              <w:spacing w:after="0" w:line="240" w:lineRule="auto"/>
              <w:rPr>
                <w:rFonts w:cstheme="minorHAnsi"/>
                <w:sz w:val="16"/>
                <w:szCs w:val="16"/>
              </w:rPr>
            </w:pPr>
            <w:r w:rsidRPr="00BD7C25">
              <w:rPr>
                <w:rFonts w:eastAsia="Times New Roman" w:cstheme="minorHAnsi"/>
                <w:color w:val="000000"/>
                <w:sz w:val="16"/>
                <w:szCs w:val="16"/>
              </w:rPr>
              <w:t>ML2103</w:t>
            </w:r>
          </w:p>
        </w:tc>
        <w:tc>
          <w:tcPr>
            <w:tcW w:w="23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4F4F4"/>
          </w:tcPr>
          <w:p w14:paraId="44B82756" w14:textId="2A6BF8C2" w:rsidR="00BD7C25" w:rsidRPr="00BD7C25" w:rsidRDefault="00BD7C25" w:rsidP="00BD7C25">
            <w:pPr>
              <w:widowControl w:val="0"/>
              <w:spacing w:after="0" w:line="240" w:lineRule="auto"/>
              <w:rPr>
                <w:rFonts w:cstheme="minorHAnsi"/>
                <w:sz w:val="16"/>
                <w:szCs w:val="16"/>
              </w:rPr>
            </w:pPr>
            <w:r w:rsidRPr="00BD7C25">
              <w:rPr>
                <w:rFonts w:eastAsia="Times New Roman" w:cstheme="minorHAnsi"/>
                <w:color w:val="000000"/>
                <w:sz w:val="16"/>
                <w:szCs w:val="16"/>
              </w:rPr>
              <w:t xml:space="preserve">CB15N </w:t>
            </w:r>
            <w:r w:rsidRPr="00BD7C25">
              <w:rPr>
                <w:rFonts w:eastAsia="Times New Roman" w:cstheme="minorHAnsi"/>
                <w:i/>
                <w:iCs/>
                <w:color w:val="000000"/>
                <w:sz w:val="16"/>
                <w:szCs w:val="16"/>
              </w:rPr>
              <w:t>fts</w:t>
            </w:r>
            <w:r w:rsidR="005E095C">
              <w:rPr>
                <w:rFonts w:eastAsia="Times New Roman" w:cstheme="minorHAnsi"/>
                <w:i/>
                <w:iCs/>
                <w:color w:val="000000"/>
                <w:sz w:val="16"/>
                <w:szCs w:val="16"/>
              </w:rPr>
              <w:t>W</w:t>
            </w:r>
            <w:r w:rsidRPr="00BD7C25">
              <w:rPr>
                <w:rFonts w:eastAsia="Times New Roman" w:cstheme="minorHAnsi"/>
                <w:i/>
                <w:iCs/>
                <w:color w:val="000000"/>
                <w:sz w:val="16"/>
                <w:szCs w:val="16"/>
              </w:rPr>
              <w:t>::fts</w:t>
            </w:r>
            <w:r w:rsidR="005E095C">
              <w:rPr>
                <w:rFonts w:eastAsia="Times New Roman" w:cstheme="minorHAnsi"/>
                <w:i/>
                <w:iCs/>
                <w:color w:val="000000"/>
                <w:sz w:val="16"/>
                <w:szCs w:val="16"/>
              </w:rPr>
              <w:t>W</w:t>
            </w:r>
            <w:r w:rsidRPr="00BD7C25">
              <w:rPr>
                <w:rFonts w:eastAsia="Times New Roman" w:cstheme="minorHAnsi"/>
                <w:color w:val="000000"/>
                <w:sz w:val="16"/>
                <w:szCs w:val="16"/>
                <w:vertAlign w:val="subscript"/>
              </w:rPr>
              <w:t>A246T</w:t>
            </w:r>
          </w:p>
        </w:tc>
        <w:tc>
          <w:tcPr>
            <w:tcW w:w="45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4F4F4"/>
          </w:tcPr>
          <w:p w14:paraId="67C9E4A2" w14:textId="54E018EB" w:rsidR="00BD7C25" w:rsidRPr="00BD7C25" w:rsidRDefault="00BD7C25" w:rsidP="00BD7C25">
            <w:pPr>
              <w:widowControl w:val="0"/>
              <w:spacing w:after="0" w:line="240" w:lineRule="auto"/>
              <w:rPr>
                <w:rFonts w:cstheme="minorHAnsi"/>
                <w:color w:val="000000"/>
                <w:sz w:val="16"/>
                <w:szCs w:val="16"/>
                <w:lang w:val="en-US"/>
              </w:rPr>
            </w:pPr>
            <w:r>
              <w:rPr>
                <w:rFonts w:cstheme="minorHAnsi"/>
                <w:color w:val="000000"/>
                <w:sz w:val="16"/>
                <w:szCs w:val="16"/>
                <w:lang w:val="en-US"/>
              </w:rPr>
              <w:t>-</w:t>
            </w:r>
          </w:p>
        </w:tc>
        <w:tc>
          <w:tcPr>
            <w:tcW w:w="1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6" w:space="0" w:color="auto"/>
            </w:tcBorders>
            <w:shd w:val="clear" w:color="auto" w:fill="F4F4F4"/>
          </w:tcPr>
          <w:p w14:paraId="47550540" w14:textId="70CD8E05" w:rsidR="00BD7C25" w:rsidRPr="00CB0122" w:rsidRDefault="00153E6D" w:rsidP="00BD7C25">
            <w:pPr>
              <w:widowControl w:val="0"/>
              <w:spacing w:after="0" w:line="240" w:lineRule="auto"/>
              <w:rPr>
                <w:rFonts w:cstheme="minorHAnsi"/>
                <w:color w:val="1F4E79"/>
                <w:sz w:val="16"/>
                <w:szCs w:val="16"/>
              </w:rPr>
            </w:pPr>
            <w:r w:rsidRPr="00CB0122">
              <w:rPr>
                <w:rFonts w:cstheme="minorHAnsi"/>
                <w:color w:val="1F4E79"/>
                <w:sz w:val="16"/>
                <w:szCs w:val="16"/>
              </w:rPr>
              <w:fldChar w:fldCharType="begin">
                <w:fldData xml:space="preserve">PEVuZE5vdGU+PENpdGU+PEF1dGhvcj5Nb2RlbGw8L0F1dGhvcj48WWVhcj4yMDE0PC9ZZWFyPjxS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</w:fldData>
              </w:fldChar>
            </w:r>
            <w:r w:rsidRPr="00CB0122">
              <w:rPr>
                <w:rFonts w:cstheme="minorHAnsi"/>
                <w:color w:val="1F4E79"/>
                <w:sz w:val="16"/>
                <w:szCs w:val="16"/>
              </w:rPr>
              <w:instrText xml:space="preserve"> ADDIN EN.CITE </w:instrText>
            </w:r>
            <w:r w:rsidRPr="00CB0122">
              <w:rPr>
                <w:rFonts w:cstheme="minorHAnsi"/>
                <w:color w:val="1F4E79"/>
                <w:sz w:val="16"/>
                <w:szCs w:val="16"/>
              </w:rPr>
              <w:fldChar w:fldCharType="begin">
                <w:fldData xml:space="preserve">PEVuZE5vdGU+PENpdGU+PEF1dGhvcj5Nb2RlbGw8L0F1dGhvcj48WWVhcj4yMDE0PC9ZZWFyPjxS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</w:fldData>
              </w:fldChar>
            </w:r>
            <w:r w:rsidRPr="00CB0122">
              <w:rPr>
                <w:rFonts w:cstheme="minorHAnsi"/>
                <w:color w:val="1F4E79"/>
                <w:sz w:val="16"/>
                <w:szCs w:val="16"/>
              </w:rPr>
              <w:instrText xml:space="preserve"> ADDIN EN.CITE.DATA </w:instrText>
            </w:r>
            <w:r w:rsidRPr="00CB0122">
              <w:rPr>
                <w:rFonts w:cstheme="minorHAnsi"/>
                <w:color w:val="1F4E79"/>
                <w:sz w:val="16"/>
                <w:szCs w:val="16"/>
              </w:rPr>
            </w:r>
            <w:r w:rsidRPr="00CB0122">
              <w:rPr>
                <w:rFonts w:cstheme="minorHAnsi"/>
                <w:color w:val="1F4E79"/>
                <w:sz w:val="16"/>
                <w:szCs w:val="16"/>
              </w:rPr>
              <w:fldChar w:fldCharType="end"/>
            </w:r>
            <w:r w:rsidRPr="00CB0122">
              <w:rPr>
                <w:rFonts w:cstheme="minorHAnsi"/>
                <w:color w:val="1F4E79"/>
                <w:sz w:val="16"/>
                <w:szCs w:val="16"/>
              </w:rPr>
            </w:r>
            <w:r w:rsidRPr="00CB0122">
              <w:rPr>
                <w:rFonts w:cstheme="minorHAnsi"/>
                <w:color w:val="1F4E79"/>
                <w:sz w:val="16"/>
                <w:szCs w:val="16"/>
              </w:rPr>
              <w:fldChar w:fldCharType="separate"/>
            </w:r>
            <w:hyperlink w:anchor="_ENREF_2" w:tooltip="Modell, 2014 #129" w:history="1">
              <w:r w:rsidRPr="00CB0122">
                <w:rPr>
                  <w:rFonts w:cstheme="minorHAnsi"/>
                  <w:noProof/>
                  <w:color w:val="1F4E79"/>
                  <w:sz w:val="16"/>
                  <w:szCs w:val="16"/>
                </w:rPr>
                <w:t>Modell et al., 2014</w:t>
              </w:r>
            </w:hyperlink>
            <w:r w:rsidRPr="00CB0122">
              <w:rPr>
                <w:rFonts w:cstheme="minorHAnsi"/>
                <w:color w:val="1F4E79"/>
                <w:sz w:val="16"/>
                <w:szCs w:val="16"/>
              </w:rPr>
              <w:fldChar w:fldCharType="end"/>
            </w:r>
          </w:p>
        </w:tc>
      </w:tr>
      <w:tr w:rsidR="00BD7C25" w:rsidRPr="00285D0E" w14:paraId="3816F787" w14:textId="77777777" w:rsidTr="00111A23">
        <w:tc>
          <w:tcPr>
            <w:tcW w:w="1170" w:type="dxa"/>
            <w:tcBorders>
              <w:top w:val="single" w:sz="4" w:space="0" w:color="auto"/>
              <w:left w:val="single" w:sz="6" w:space="0" w:color="auto"/>
              <w:bottom w:val="single" w:sz="4" w:space="0" w:color="auto"/>
              <w:right w:val="single" w:sz="4" w:space="0" w:color="auto"/>
            </w:tcBorders>
            <w:shd w:val="clear" w:color="auto" w:fill="F4F4F4"/>
          </w:tcPr>
          <w:p w14:paraId="14D0644A" w14:textId="5D044BFA" w:rsidR="00BD7C25" w:rsidRPr="00BD7C25" w:rsidRDefault="00BD7C25" w:rsidP="00BD7C25">
            <w:pPr>
              <w:widowControl w:val="0"/>
              <w:spacing w:after="0" w:line="240" w:lineRule="auto"/>
              <w:rPr>
                <w:rFonts w:cstheme="minorHAnsi"/>
                <w:sz w:val="16"/>
                <w:szCs w:val="16"/>
              </w:rPr>
            </w:pPr>
            <w:r w:rsidRPr="00BD7C25">
              <w:rPr>
                <w:rFonts w:eastAsia="Times New Roman" w:cstheme="minorHAnsi"/>
                <w:color w:val="000000"/>
                <w:sz w:val="16"/>
                <w:szCs w:val="16"/>
              </w:rPr>
              <w:t>PR033</w:t>
            </w:r>
          </w:p>
        </w:tc>
        <w:tc>
          <w:tcPr>
            <w:tcW w:w="23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4F4F4"/>
          </w:tcPr>
          <w:p w14:paraId="19A4378A" w14:textId="08E3A8D7" w:rsidR="00BD7C25" w:rsidRPr="00BD7C25" w:rsidRDefault="00BD7C25" w:rsidP="00BD7C25">
            <w:pPr>
              <w:widowControl w:val="0"/>
              <w:spacing w:after="0" w:line="240" w:lineRule="auto"/>
              <w:rPr>
                <w:rFonts w:cstheme="minorHAnsi"/>
                <w:sz w:val="16"/>
                <w:szCs w:val="16"/>
              </w:rPr>
            </w:pPr>
            <w:r w:rsidRPr="00BD7C25">
              <w:rPr>
                <w:rFonts w:eastAsia="Times New Roman" w:cstheme="minorHAnsi"/>
                <w:color w:val="000000"/>
                <w:sz w:val="16"/>
                <w:szCs w:val="16"/>
              </w:rPr>
              <w:t>CB15N Δ</w:t>
            </w:r>
            <w:r w:rsidRPr="00BD7C25">
              <w:rPr>
                <w:rFonts w:eastAsia="Times New Roman" w:cstheme="minorHAnsi"/>
                <w:i/>
                <w:iCs/>
                <w:color w:val="000000"/>
                <w:sz w:val="16"/>
                <w:szCs w:val="16"/>
              </w:rPr>
              <w:t>amiR</w:t>
            </w:r>
          </w:p>
        </w:tc>
        <w:tc>
          <w:tcPr>
            <w:tcW w:w="45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4F4F4"/>
          </w:tcPr>
          <w:p w14:paraId="4BF355A4" w14:textId="20D0EC9D" w:rsidR="00BD7C25" w:rsidRPr="00BD7C25" w:rsidRDefault="00BD7C25" w:rsidP="00BD7C25">
            <w:pPr>
              <w:widowControl w:val="0"/>
              <w:spacing w:after="0" w:line="240" w:lineRule="auto"/>
              <w:rPr>
                <w:rFonts w:cstheme="minorHAnsi"/>
                <w:color w:val="000000"/>
                <w:sz w:val="16"/>
                <w:szCs w:val="16"/>
                <w:lang w:val="en-US"/>
              </w:rPr>
            </w:pPr>
            <w:r w:rsidRPr="00BD7C25"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  <w:t xml:space="preserve">In-frame deletion of </w:t>
            </w:r>
            <w:r w:rsidRPr="00BD7C25">
              <w:rPr>
                <w:rFonts w:eastAsia="Times New Roman" w:cstheme="minorHAnsi"/>
                <w:i/>
                <w:iCs/>
                <w:color w:val="000000"/>
                <w:sz w:val="16"/>
                <w:szCs w:val="16"/>
                <w:lang w:val="en-US"/>
              </w:rPr>
              <w:t xml:space="preserve">amiR </w:t>
            </w:r>
            <w:r w:rsidRPr="00BD7C25"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  <w:t>in CB15N using pPR029</w:t>
            </w:r>
          </w:p>
        </w:tc>
        <w:tc>
          <w:tcPr>
            <w:tcW w:w="1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6" w:space="0" w:color="auto"/>
            </w:tcBorders>
            <w:shd w:val="clear" w:color="auto" w:fill="F4F4F4"/>
          </w:tcPr>
          <w:p w14:paraId="51294A5F" w14:textId="2FA7421A" w:rsidR="00BD7C25" w:rsidRPr="00BD7C25" w:rsidRDefault="00BD7C25" w:rsidP="00BD7C25">
            <w:pPr>
              <w:widowControl w:val="0"/>
              <w:spacing w:after="0" w:line="240" w:lineRule="auto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This study</w:t>
            </w:r>
          </w:p>
        </w:tc>
      </w:tr>
      <w:tr w:rsidR="004A7393" w:rsidRPr="00285D0E" w14:paraId="5F16E4B1" w14:textId="77777777" w:rsidTr="00111A23">
        <w:tc>
          <w:tcPr>
            <w:tcW w:w="1170" w:type="dxa"/>
            <w:tcBorders>
              <w:top w:val="single" w:sz="4" w:space="0" w:color="auto"/>
              <w:left w:val="single" w:sz="6" w:space="0" w:color="auto"/>
              <w:bottom w:val="single" w:sz="4" w:space="0" w:color="auto"/>
              <w:right w:val="single" w:sz="4" w:space="0" w:color="auto"/>
            </w:tcBorders>
            <w:shd w:val="clear" w:color="auto" w:fill="F4F4F4"/>
          </w:tcPr>
          <w:p w14:paraId="294CB069" w14:textId="4688CE87" w:rsidR="004A7393" w:rsidRPr="00BD7C25" w:rsidRDefault="004A7393" w:rsidP="004A7393">
            <w:pPr>
              <w:widowControl w:val="0"/>
              <w:spacing w:after="0" w:line="240" w:lineRule="auto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>
              <w:rPr>
                <w:rFonts w:eastAsia="Times New Roman" w:cstheme="minorHAnsi"/>
                <w:color w:val="000000"/>
                <w:sz w:val="16"/>
                <w:szCs w:val="16"/>
              </w:rPr>
              <w:t>PR037</w:t>
            </w:r>
          </w:p>
        </w:tc>
        <w:tc>
          <w:tcPr>
            <w:tcW w:w="23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4F4F4"/>
          </w:tcPr>
          <w:p w14:paraId="7E18786B" w14:textId="0967E57E" w:rsidR="004A7393" w:rsidRPr="00BD7C25" w:rsidRDefault="004A7393" w:rsidP="004A7393">
            <w:pPr>
              <w:widowControl w:val="0"/>
              <w:spacing w:after="0" w:line="240" w:lineRule="auto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>
              <w:rPr>
                <w:rFonts w:eastAsia="Times New Roman" w:cstheme="minorHAnsi"/>
                <w:color w:val="000000"/>
                <w:sz w:val="16"/>
                <w:szCs w:val="16"/>
              </w:rPr>
              <w:t>CB15N Δ</w:t>
            </w:r>
            <w:r>
              <w:rPr>
                <w:rFonts w:eastAsia="Times New Roman" w:cstheme="minorHAnsi"/>
                <w:i/>
                <w:color w:val="000000"/>
                <w:sz w:val="16"/>
                <w:szCs w:val="16"/>
              </w:rPr>
              <w:t>amiR</w:t>
            </w:r>
            <w:r>
              <w:rPr>
                <w:rFonts w:eastAsia="Times New Roman" w:cstheme="minorHAnsi"/>
                <w:color w:val="000000"/>
                <w:sz w:val="16"/>
                <w:szCs w:val="16"/>
              </w:rPr>
              <w:t xml:space="preserve"> P</w:t>
            </w:r>
            <w:r>
              <w:rPr>
                <w:rFonts w:eastAsia="Times New Roman" w:cstheme="minorHAnsi"/>
                <w:i/>
                <w:color w:val="000000"/>
                <w:sz w:val="16"/>
                <w:szCs w:val="16"/>
                <w:vertAlign w:val="subscript"/>
              </w:rPr>
              <w:t>xyl</w:t>
            </w:r>
            <w:r>
              <w:rPr>
                <w:rFonts w:eastAsia="Times New Roman" w:cstheme="minorHAnsi"/>
                <w:i/>
                <w:color w:val="000000"/>
                <w:sz w:val="16"/>
                <w:szCs w:val="16"/>
              </w:rPr>
              <w:t>::</w:t>
            </w:r>
            <w:r>
              <w:rPr>
                <w:rFonts w:eastAsia="Times New Roman" w:cstheme="minorHAnsi"/>
                <w:color w:val="000000"/>
                <w:sz w:val="16"/>
                <w:szCs w:val="16"/>
              </w:rPr>
              <w:t>P</w:t>
            </w:r>
            <w:r>
              <w:rPr>
                <w:rFonts w:eastAsia="Times New Roman" w:cstheme="minorHAnsi"/>
                <w:i/>
                <w:color w:val="000000"/>
                <w:sz w:val="16"/>
                <w:szCs w:val="16"/>
                <w:vertAlign w:val="subscript"/>
              </w:rPr>
              <w:t>xyl</w:t>
            </w:r>
            <w:r>
              <w:rPr>
                <w:rFonts w:eastAsia="Times New Roman" w:cstheme="minorHAnsi"/>
                <w:i/>
                <w:color w:val="000000"/>
                <w:sz w:val="16"/>
                <w:szCs w:val="16"/>
              </w:rPr>
              <w:t>-amiR</w:t>
            </w:r>
          </w:p>
        </w:tc>
        <w:tc>
          <w:tcPr>
            <w:tcW w:w="45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4F4F4"/>
          </w:tcPr>
          <w:p w14:paraId="0BD09DA1" w14:textId="71DBBB15" w:rsidR="004A7393" w:rsidRPr="00BD7C25" w:rsidRDefault="004A7393" w:rsidP="004A7393">
            <w:pPr>
              <w:widowControl w:val="0"/>
              <w:spacing w:after="0" w:line="240" w:lineRule="auto"/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</w:pPr>
            <w:r w:rsidRPr="009973B8"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  <w:t xml:space="preserve">Transformation of PR033 with pPR037 </w:t>
            </w:r>
          </w:p>
        </w:tc>
        <w:tc>
          <w:tcPr>
            <w:tcW w:w="1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6" w:space="0" w:color="auto"/>
            </w:tcBorders>
            <w:shd w:val="clear" w:color="auto" w:fill="F4F4F4"/>
          </w:tcPr>
          <w:p w14:paraId="5D3BED99" w14:textId="15A50A32" w:rsidR="004A7393" w:rsidRDefault="004A7393" w:rsidP="004A7393">
            <w:pPr>
              <w:widowControl w:val="0"/>
              <w:spacing w:after="0" w:line="240" w:lineRule="auto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  <w:lang w:val="en-US"/>
              </w:rPr>
              <w:t>This study</w:t>
            </w:r>
          </w:p>
        </w:tc>
      </w:tr>
      <w:tr w:rsidR="004A7393" w:rsidRPr="00285D0E" w14:paraId="48218E54" w14:textId="77777777" w:rsidTr="00111A23">
        <w:tc>
          <w:tcPr>
            <w:tcW w:w="1170" w:type="dxa"/>
            <w:tcBorders>
              <w:top w:val="single" w:sz="4" w:space="0" w:color="auto"/>
              <w:left w:val="single" w:sz="6" w:space="0" w:color="auto"/>
              <w:bottom w:val="single" w:sz="4" w:space="0" w:color="auto"/>
              <w:right w:val="single" w:sz="4" w:space="0" w:color="auto"/>
            </w:tcBorders>
            <w:shd w:val="clear" w:color="auto" w:fill="F4F4F4"/>
          </w:tcPr>
          <w:p w14:paraId="4BBE6B66" w14:textId="0A1218D5" w:rsidR="004A7393" w:rsidRPr="00BD7C25" w:rsidRDefault="004A7393" w:rsidP="004A7393">
            <w:pPr>
              <w:widowControl w:val="0"/>
              <w:spacing w:after="0" w:line="240" w:lineRule="auto"/>
              <w:rPr>
                <w:rFonts w:cstheme="minorHAnsi"/>
                <w:sz w:val="16"/>
                <w:szCs w:val="16"/>
              </w:rPr>
            </w:pPr>
            <w:r w:rsidRPr="00BD7C25">
              <w:rPr>
                <w:rFonts w:eastAsia="Times New Roman" w:cstheme="minorHAnsi"/>
                <w:color w:val="000000"/>
                <w:sz w:val="16"/>
                <w:szCs w:val="16"/>
              </w:rPr>
              <w:t>PR153</w:t>
            </w:r>
          </w:p>
        </w:tc>
        <w:tc>
          <w:tcPr>
            <w:tcW w:w="23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4F4F4"/>
          </w:tcPr>
          <w:p w14:paraId="632B0E2E" w14:textId="734F5607" w:rsidR="004A7393" w:rsidRPr="00BD7C25" w:rsidRDefault="004A7393" w:rsidP="004A7393">
            <w:pPr>
              <w:widowControl w:val="0"/>
              <w:spacing w:after="0" w:line="240" w:lineRule="auto"/>
              <w:rPr>
                <w:rFonts w:cstheme="minorHAnsi"/>
                <w:sz w:val="16"/>
                <w:szCs w:val="16"/>
              </w:rPr>
            </w:pPr>
            <w:r w:rsidRPr="00BD7C25">
              <w:rPr>
                <w:rFonts w:eastAsia="Times New Roman" w:cstheme="minorHAnsi"/>
                <w:color w:val="000000"/>
                <w:sz w:val="16"/>
                <w:szCs w:val="16"/>
              </w:rPr>
              <w:t>CB15N Δ</w:t>
            </w:r>
            <w:r w:rsidRPr="00BD7C25">
              <w:rPr>
                <w:rFonts w:eastAsia="Times New Roman" w:cstheme="minorHAnsi"/>
                <w:i/>
                <w:iCs/>
                <w:color w:val="000000"/>
                <w:sz w:val="16"/>
                <w:szCs w:val="16"/>
              </w:rPr>
              <w:t>traX</w:t>
            </w:r>
          </w:p>
        </w:tc>
        <w:tc>
          <w:tcPr>
            <w:tcW w:w="45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4F4F4"/>
          </w:tcPr>
          <w:p w14:paraId="05CBEAA8" w14:textId="45A442A7" w:rsidR="004A7393" w:rsidRPr="00BD7C25" w:rsidRDefault="004A7393" w:rsidP="004A7393">
            <w:pPr>
              <w:widowControl w:val="0"/>
              <w:spacing w:after="0" w:line="240" w:lineRule="auto"/>
              <w:rPr>
                <w:rFonts w:cstheme="minorHAnsi"/>
                <w:color w:val="000000"/>
                <w:sz w:val="16"/>
                <w:szCs w:val="16"/>
                <w:lang w:val="en-US"/>
              </w:rPr>
            </w:pPr>
            <w:r w:rsidRPr="00BD7C25"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  <w:t xml:space="preserve">In-frame deletion of </w:t>
            </w:r>
            <w:r w:rsidRPr="00BD7C25">
              <w:rPr>
                <w:rFonts w:eastAsia="Times New Roman" w:cstheme="minorHAnsi"/>
                <w:i/>
                <w:iCs/>
                <w:color w:val="000000"/>
                <w:sz w:val="16"/>
                <w:szCs w:val="16"/>
                <w:lang w:val="en-US"/>
              </w:rPr>
              <w:t>traX</w:t>
            </w:r>
            <w:r w:rsidRPr="00BD7C25"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  <w:t xml:space="preserve"> in CB15N using pPR085</w:t>
            </w:r>
          </w:p>
        </w:tc>
        <w:tc>
          <w:tcPr>
            <w:tcW w:w="1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6" w:space="0" w:color="auto"/>
            </w:tcBorders>
            <w:shd w:val="clear" w:color="auto" w:fill="F4F4F4"/>
          </w:tcPr>
          <w:p w14:paraId="7AF5F0BD" w14:textId="28005818" w:rsidR="004A7393" w:rsidRPr="00BD7C25" w:rsidRDefault="004A7393" w:rsidP="004A7393">
            <w:pPr>
              <w:widowControl w:val="0"/>
              <w:spacing w:after="0" w:line="240" w:lineRule="auto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This study</w:t>
            </w:r>
          </w:p>
        </w:tc>
      </w:tr>
      <w:tr w:rsidR="004A7393" w:rsidRPr="00BD7C25" w14:paraId="7FC69AAA" w14:textId="77777777" w:rsidTr="00111A23">
        <w:tc>
          <w:tcPr>
            <w:tcW w:w="1170" w:type="dxa"/>
            <w:tcBorders>
              <w:top w:val="single" w:sz="4" w:space="0" w:color="auto"/>
              <w:left w:val="single" w:sz="6" w:space="0" w:color="auto"/>
              <w:bottom w:val="single" w:sz="4" w:space="0" w:color="auto"/>
              <w:right w:val="single" w:sz="4" w:space="0" w:color="auto"/>
            </w:tcBorders>
            <w:shd w:val="clear" w:color="auto" w:fill="F4F4F4"/>
          </w:tcPr>
          <w:p w14:paraId="1560B292" w14:textId="499DE11A" w:rsidR="004A7393" w:rsidRPr="00BD7C25" w:rsidRDefault="004A7393" w:rsidP="004A7393">
            <w:pPr>
              <w:widowControl w:val="0"/>
              <w:spacing w:after="0" w:line="240" w:lineRule="auto"/>
              <w:rPr>
                <w:rFonts w:cstheme="minorHAnsi"/>
                <w:sz w:val="16"/>
                <w:szCs w:val="16"/>
              </w:rPr>
            </w:pPr>
            <w:r w:rsidRPr="00BD7C25">
              <w:rPr>
                <w:rFonts w:eastAsia="Times New Roman" w:cstheme="minorHAnsi"/>
                <w:color w:val="000000"/>
                <w:sz w:val="16"/>
                <w:szCs w:val="16"/>
              </w:rPr>
              <w:t>PR154</w:t>
            </w:r>
          </w:p>
        </w:tc>
        <w:tc>
          <w:tcPr>
            <w:tcW w:w="23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4F4F4"/>
          </w:tcPr>
          <w:p w14:paraId="39AF40EA" w14:textId="48D17384" w:rsidR="004A7393" w:rsidRPr="00BD7C25" w:rsidRDefault="004A7393" w:rsidP="004A7393">
            <w:pPr>
              <w:widowControl w:val="0"/>
              <w:spacing w:after="0" w:line="240" w:lineRule="auto"/>
              <w:rPr>
                <w:rFonts w:cstheme="minorHAnsi"/>
                <w:sz w:val="16"/>
                <w:szCs w:val="16"/>
              </w:rPr>
            </w:pPr>
            <w:r w:rsidRPr="00BD7C25">
              <w:rPr>
                <w:rFonts w:eastAsia="Times New Roman" w:cstheme="minorHAnsi"/>
                <w:color w:val="000000"/>
                <w:sz w:val="16"/>
                <w:szCs w:val="16"/>
              </w:rPr>
              <w:t>CB15N Δ</w:t>
            </w:r>
            <w:r w:rsidRPr="00BD7C25">
              <w:rPr>
                <w:rFonts w:eastAsia="Times New Roman" w:cstheme="minorHAnsi"/>
                <w:i/>
                <w:iCs/>
                <w:color w:val="000000"/>
                <w:sz w:val="16"/>
                <w:szCs w:val="16"/>
              </w:rPr>
              <w:t>regX</w:t>
            </w:r>
          </w:p>
        </w:tc>
        <w:tc>
          <w:tcPr>
            <w:tcW w:w="45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4F4F4"/>
          </w:tcPr>
          <w:p w14:paraId="135A1B7D" w14:textId="26497D53" w:rsidR="004A7393" w:rsidRPr="00BD7C25" w:rsidRDefault="004A7393" w:rsidP="004A7393">
            <w:pPr>
              <w:widowControl w:val="0"/>
              <w:spacing w:after="0" w:line="240" w:lineRule="auto"/>
              <w:rPr>
                <w:rFonts w:cstheme="minorHAnsi"/>
                <w:color w:val="000000"/>
                <w:sz w:val="16"/>
                <w:szCs w:val="16"/>
                <w:lang w:val="en-US"/>
              </w:rPr>
            </w:pPr>
            <w:r w:rsidRPr="00BD7C25"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  <w:t xml:space="preserve">In-frame deletion of </w:t>
            </w:r>
            <w:r w:rsidRPr="00BD7C25">
              <w:rPr>
                <w:rFonts w:eastAsia="Times New Roman" w:cstheme="minorHAnsi"/>
                <w:i/>
                <w:iCs/>
                <w:color w:val="000000"/>
                <w:sz w:val="16"/>
                <w:szCs w:val="16"/>
                <w:lang w:val="en-US"/>
              </w:rPr>
              <w:t>regX</w:t>
            </w:r>
            <w:r w:rsidRPr="00BD7C25"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  <w:t xml:space="preserve"> in CB15N using pPR086</w:t>
            </w:r>
          </w:p>
        </w:tc>
        <w:tc>
          <w:tcPr>
            <w:tcW w:w="1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6" w:space="0" w:color="auto"/>
            </w:tcBorders>
            <w:shd w:val="clear" w:color="auto" w:fill="F4F4F4"/>
          </w:tcPr>
          <w:p w14:paraId="02DD5305" w14:textId="4D8F3697" w:rsidR="004A7393" w:rsidRPr="00BD7C25" w:rsidRDefault="004A7393" w:rsidP="004A7393">
            <w:pPr>
              <w:widowControl w:val="0"/>
              <w:spacing w:after="0" w:line="240" w:lineRule="auto"/>
              <w:rPr>
                <w:rFonts w:cstheme="minorHAnsi"/>
                <w:sz w:val="16"/>
                <w:szCs w:val="16"/>
                <w:lang w:val="en-US"/>
              </w:rPr>
            </w:pPr>
            <w:r>
              <w:rPr>
                <w:rFonts w:cstheme="minorHAnsi"/>
                <w:sz w:val="16"/>
                <w:szCs w:val="16"/>
              </w:rPr>
              <w:t>This study</w:t>
            </w:r>
          </w:p>
        </w:tc>
      </w:tr>
      <w:tr w:rsidR="004A7393" w:rsidRPr="00BD7C25" w14:paraId="430D1C34" w14:textId="77777777" w:rsidTr="00111A23">
        <w:tc>
          <w:tcPr>
            <w:tcW w:w="1170" w:type="dxa"/>
            <w:tcBorders>
              <w:top w:val="single" w:sz="4" w:space="0" w:color="auto"/>
              <w:left w:val="single" w:sz="6" w:space="0" w:color="auto"/>
              <w:bottom w:val="single" w:sz="4" w:space="0" w:color="auto"/>
              <w:right w:val="single" w:sz="4" w:space="0" w:color="auto"/>
            </w:tcBorders>
            <w:shd w:val="clear" w:color="auto" w:fill="F4F4F4"/>
          </w:tcPr>
          <w:p w14:paraId="34884D1E" w14:textId="6C59A1FB" w:rsidR="004A7393" w:rsidRPr="00BD7C25" w:rsidRDefault="004A7393" w:rsidP="004A7393">
            <w:pPr>
              <w:widowControl w:val="0"/>
              <w:spacing w:after="0" w:line="240" w:lineRule="auto"/>
              <w:rPr>
                <w:rFonts w:cstheme="minorHAnsi"/>
                <w:sz w:val="16"/>
                <w:szCs w:val="16"/>
              </w:rPr>
            </w:pPr>
            <w:r w:rsidRPr="00BD7C25">
              <w:rPr>
                <w:rFonts w:eastAsia="Times New Roman" w:cstheme="minorHAnsi"/>
                <w:color w:val="000000"/>
                <w:sz w:val="16"/>
                <w:szCs w:val="16"/>
              </w:rPr>
              <w:t>PR173</w:t>
            </w:r>
          </w:p>
        </w:tc>
        <w:tc>
          <w:tcPr>
            <w:tcW w:w="23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4F4F4"/>
          </w:tcPr>
          <w:p w14:paraId="6C0347C5" w14:textId="45A8094D" w:rsidR="004A7393" w:rsidRPr="00BD7C25" w:rsidRDefault="004A7393" w:rsidP="004A7393">
            <w:pPr>
              <w:widowControl w:val="0"/>
              <w:spacing w:after="0" w:line="240" w:lineRule="auto"/>
              <w:rPr>
                <w:rFonts w:cstheme="minorHAnsi"/>
                <w:sz w:val="16"/>
                <w:szCs w:val="16"/>
                <w:lang w:val="en-US"/>
              </w:rPr>
            </w:pPr>
            <w:r w:rsidRPr="00BD7C25"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  <w:t xml:space="preserve">CB15N </w:t>
            </w:r>
            <w:r w:rsidRPr="00BD7C25">
              <w:rPr>
                <w:rFonts w:eastAsia="Times New Roman" w:cstheme="minorHAnsi"/>
                <w:i/>
                <w:iCs/>
                <w:color w:val="000000"/>
                <w:sz w:val="16"/>
                <w:szCs w:val="16"/>
                <w:lang w:val="en-US"/>
              </w:rPr>
              <w:t>amiR::amiR</w:t>
            </w:r>
            <w:r w:rsidRPr="00BD7C25">
              <w:rPr>
                <w:rFonts w:eastAsia="Times New Roman" w:cstheme="minorHAnsi"/>
                <w:color w:val="000000"/>
                <w:sz w:val="16"/>
                <w:szCs w:val="16"/>
                <w:vertAlign w:val="subscript"/>
                <w:lang w:val="en-US"/>
              </w:rPr>
              <w:t>H26A, H133A, D143A</w:t>
            </w:r>
          </w:p>
        </w:tc>
        <w:tc>
          <w:tcPr>
            <w:tcW w:w="45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4F4F4"/>
          </w:tcPr>
          <w:p w14:paraId="54E550EB" w14:textId="1DBB9745" w:rsidR="004A7393" w:rsidRPr="00BD7C25" w:rsidRDefault="004A7393" w:rsidP="004A7393">
            <w:pPr>
              <w:widowControl w:val="0"/>
              <w:spacing w:after="0" w:line="240" w:lineRule="auto"/>
              <w:rPr>
                <w:rFonts w:cstheme="minorHAnsi"/>
                <w:color w:val="000000"/>
                <w:sz w:val="16"/>
                <w:szCs w:val="16"/>
                <w:lang w:val="en-US"/>
              </w:rPr>
            </w:pPr>
            <w:r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  <w:t>C</w:t>
            </w:r>
            <w:r w:rsidRPr="00BD7C25"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  <w:t xml:space="preserve">hromosomal mutation of </w:t>
            </w:r>
            <w:r w:rsidRPr="00BD7C25">
              <w:rPr>
                <w:rFonts w:eastAsia="Times New Roman" w:cstheme="minorHAnsi"/>
                <w:i/>
                <w:iCs/>
                <w:color w:val="000000"/>
                <w:sz w:val="16"/>
                <w:szCs w:val="16"/>
                <w:lang w:val="en-US"/>
              </w:rPr>
              <w:t>amiR</w:t>
            </w:r>
            <w:r w:rsidRPr="00BD7C25"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  <w:t xml:space="preserve"> in CB15N using pPR093</w:t>
            </w:r>
          </w:p>
        </w:tc>
        <w:tc>
          <w:tcPr>
            <w:tcW w:w="1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6" w:space="0" w:color="auto"/>
            </w:tcBorders>
            <w:shd w:val="clear" w:color="auto" w:fill="F4F4F4"/>
          </w:tcPr>
          <w:p w14:paraId="7C5E270D" w14:textId="69D416BC" w:rsidR="004A7393" w:rsidRPr="00BD7C25" w:rsidRDefault="004A7393" w:rsidP="004A7393">
            <w:pPr>
              <w:widowControl w:val="0"/>
              <w:spacing w:after="0" w:line="240" w:lineRule="auto"/>
              <w:rPr>
                <w:rFonts w:cstheme="minorHAnsi"/>
                <w:sz w:val="16"/>
                <w:szCs w:val="16"/>
                <w:lang w:val="en-US"/>
              </w:rPr>
            </w:pPr>
            <w:r>
              <w:rPr>
                <w:rFonts w:cstheme="minorHAnsi"/>
                <w:sz w:val="16"/>
                <w:szCs w:val="16"/>
              </w:rPr>
              <w:t>This study</w:t>
            </w:r>
          </w:p>
        </w:tc>
      </w:tr>
      <w:tr w:rsidR="004A7393" w:rsidRPr="00BD7C25" w14:paraId="3936B28B" w14:textId="77777777" w:rsidTr="00111A23">
        <w:tc>
          <w:tcPr>
            <w:tcW w:w="1170" w:type="dxa"/>
            <w:tcBorders>
              <w:top w:val="single" w:sz="4" w:space="0" w:color="auto"/>
              <w:left w:val="single" w:sz="6" w:space="0" w:color="auto"/>
              <w:bottom w:val="single" w:sz="4" w:space="0" w:color="auto"/>
              <w:right w:val="single" w:sz="4" w:space="0" w:color="auto"/>
            </w:tcBorders>
            <w:shd w:val="clear" w:color="auto" w:fill="F4F4F4"/>
          </w:tcPr>
          <w:p w14:paraId="232674ED" w14:textId="0A75EC68" w:rsidR="004A7393" w:rsidRPr="00BD7C25" w:rsidRDefault="004A7393" w:rsidP="004A7393">
            <w:pPr>
              <w:widowControl w:val="0"/>
              <w:spacing w:after="0" w:line="240" w:lineRule="auto"/>
              <w:rPr>
                <w:rFonts w:cstheme="minorHAnsi"/>
                <w:sz w:val="16"/>
                <w:szCs w:val="16"/>
              </w:rPr>
            </w:pPr>
            <w:r w:rsidRPr="00BD7C25">
              <w:rPr>
                <w:rFonts w:eastAsia="Times New Roman" w:cstheme="minorHAnsi"/>
                <w:color w:val="000000"/>
                <w:sz w:val="16"/>
                <w:szCs w:val="16"/>
              </w:rPr>
              <w:t>PR188</w:t>
            </w:r>
          </w:p>
        </w:tc>
        <w:tc>
          <w:tcPr>
            <w:tcW w:w="23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4F4F4"/>
          </w:tcPr>
          <w:p w14:paraId="15605D73" w14:textId="68FB1331" w:rsidR="004A7393" w:rsidRPr="00BD7C25" w:rsidRDefault="004A7393" w:rsidP="004A7393">
            <w:pPr>
              <w:widowControl w:val="0"/>
              <w:spacing w:after="0" w:line="240" w:lineRule="auto"/>
              <w:rPr>
                <w:rFonts w:cstheme="minorHAnsi"/>
                <w:sz w:val="16"/>
                <w:szCs w:val="16"/>
              </w:rPr>
            </w:pPr>
            <w:r w:rsidRPr="00BD7C25">
              <w:rPr>
                <w:rFonts w:eastAsia="Times New Roman" w:cstheme="minorHAnsi"/>
                <w:color w:val="000000"/>
                <w:sz w:val="16"/>
                <w:szCs w:val="16"/>
              </w:rPr>
              <w:t>CB15N Δ</w:t>
            </w:r>
            <w:r w:rsidRPr="00BD7C25">
              <w:rPr>
                <w:rFonts w:eastAsia="Times New Roman" w:cstheme="minorHAnsi"/>
                <w:i/>
                <w:iCs/>
                <w:color w:val="000000"/>
                <w:sz w:val="16"/>
                <w:szCs w:val="16"/>
              </w:rPr>
              <w:t>nagZ</w:t>
            </w:r>
            <w:r w:rsidRPr="00BD7C25">
              <w:rPr>
                <w:rFonts w:eastAsia="Times New Roman" w:cstheme="minorHAnsi"/>
                <w:color w:val="000000"/>
                <w:sz w:val="16"/>
                <w:szCs w:val="16"/>
              </w:rPr>
              <w:t xml:space="preserve"> </w:t>
            </w:r>
          </w:p>
        </w:tc>
        <w:tc>
          <w:tcPr>
            <w:tcW w:w="45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4F4F4"/>
          </w:tcPr>
          <w:p w14:paraId="2CEDC4D8" w14:textId="031C2E99" w:rsidR="004A7393" w:rsidRPr="00BD7C25" w:rsidRDefault="004A7393" w:rsidP="004A7393">
            <w:pPr>
              <w:widowControl w:val="0"/>
              <w:spacing w:after="0" w:line="240" w:lineRule="auto"/>
              <w:rPr>
                <w:rFonts w:cstheme="minorHAnsi"/>
                <w:color w:val="000000"/>
                <w:sz w:val="16"/>
                <w:szCs w:val="16"/>
                <w:lang w:val="en-US"/>
              </w:rPr>
            </w:pPr>
            <w:r w:rsidRPr="00BD7C25"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  <w:t xml:space="preserve">In-frame deletion of </w:t>
            </w:r>
            <w:r w:rsidRPr="00BD7C25">
              <w:rPr>
                <w:rFonts w:eastAsia="Times New Roman" w:cstheme="minorHAnsi"/>
                <w:i/>
                <w:iCs/>
                <w:color w:val="000000"/>
                <w:sz w:val="16"/>
                <w:szCs w:val="16"/>
                <w:lang w:val="en-US"/>
              </w:rPr>
              <w:t>nagZ</w:t>
            </w:r>
            <w:r w:rsidRPr="00BD7C25"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  <w:t xml:space="preserve"> in CB15N using pPR099</w:t>
            </w:r>
          </w:p>
        </w:tc>
        <w:tc>
          <w:tcPr>
            <w:tcW w:w="1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6" w:space="0" w:color="auto"/>
            </w:tcBorders>
            <w:shd w:val="clear" w:color="auto" w:fill="F4F4F4"/>
          </w:tcPr>
          <w:p w14:paraId="38A5518F" w14:textId="576B6C5F" w:rsidR="004A7393" w:rsidRPr="00BD7C25" w:rsidRDefault="004A7393" w:rsidP="004A7393">
            <w:pPr>
              <w:widowControl w:val="0"/>
              <w:spacing w:after="0" w:line="240" w:lineRule="auto"/>
              <w:rPr>
                <w:rFonts w:cstheme="minorHAnsi"/>
                <w:sz w:val="16"/>
                <w:szCs w:val="16"/>
                <w:lang w:val="en-US"/>
              </w:rPr>
            </w:pPr>
            <w:r>
              <w:rPr>
                <w:rFonts w:cstheme="minorHAnsi"/>
                <w:sz w:val="16"/>
                <w:szCs w:val="16"/>
              </w:rPr>
              <w:t>This study</w:t>
            </w:r>
          </w:p>
        </w:tc>
      </w:tr>
      <w:tr w:rsidR="004A7393" w:rsidRPr="00BD7C25" w14:paraId="25EDF898" w14:textId="77777777" w:rsidTr="00111A23">
        <w:tc>
          <w:tcPr>
            <w:tcW w:w="1170" w:type="dxa"/>
            <w:tcBorders>
              <w:top w:val="single" w:sz="4" w:space="0" w:color="auto"/>
              <w:left w:val="single" w:sz="6" w:space="0" w:color="auto"/>
              <w:bottom w:val="single" w:sz="4" w:space="0" w:color="auto"/>
              <w:right w:val="single" w:sz="4" w:space="0" w:color="auto"/>
            </w:tcBorders>
            <w:shd w:val="clear" w:color="auto" w:fill="F4F4F4"/>
          </w:tcPr>
          <w:p w14:paraId="61A46DA4" w14:textId="6B34575B" w:rsidR="004A7393" w:rsidRPr="00BD7C25" w:rsidRDefault="004A7393" w:rsidP="004A7393">
            <w:pPr>
              <w:widowControl w:val="0"/>
              <w:spacing w:after="0" w:line="240" w:lineRule="auto"/>
              <w:rPr>
                <w:rFonts w:cstheme="minorHAnsi"/>
                <w:sz w:val="16"/>
                <w:szCs w:val="16"/>
              </w:rPr>
            </w:pPr>
            <w:r w:rsidRPr="00BD7C25">
              <w:rPr>
                <w:rFonts w:eastAsia="Times New Roman" w:cstheme="minorHAnsi"/>
                <w:color w:val="000000"/>
                <w:sz w:val="16"/>
                <w:szCs w:val="16"/>
              </w:rPr>
              <w:t>PR196</w:t>
            </w:r>
          </w:p>
        </w:tc>
        <w:tc>
          <w:tcPr>
            <w:tcW w:w="23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4F4F4"/>
          </w:tcPr>
          <w:p w14:paraId="7C0F140D" w14:textId="52082B9B" w:rsidR="004A7393" w:rsidRPr="00BD7C25" w:rsidRDefault="004A7393" w:rsidP="004A7393">
            <w:pPr>
              <w:widowControl w:val="0"/>
              <w:spacing w:after="0" w:line="240" w:lineRule="auto"/>
              <w:rPr>
                <w:rFonts w:cstheme="minorHAnsi"/>
                <w:sz w:val="16"/>
                <w:szCs w:val="16"/>
              </w:rPr>
            </w:pPr>
            <w:r w:rsidRPr="00BD7C25">
              <w:rPr>
                <w:rFonts w:eastAsia="Times New Roman" w:cstheme="minorHAnsi"/>
                <w:color w:val="000000"/>
                <w:sz w:val="16"/>
                <w:szCs w:val="16"/>
              </w:rPr>
              <w:t xml:space="preserve">CB15N </w:t>
            </w:r>
            <w:r w:rsidRPr="00BD7C25">
              <w:rPr>
                <w:rFonts w:eastAsia="Times New Roman" w:cstheme="minorHAnsi"/>
                <w:i/>
                <w:iCs/>
                <w:color w:val="000000"/>
                <w:sz w:val="16"/>
                <w:szCs w:val="16"/>
              </w:rPr>
              <w:t>nagZ::nagZ</w:t>
            </w:r>
            <w:r w:rsidRPr="00BD7C25">
              <w:rPr>
                <w:rFonts w:eastAsia="Times New Roman" w:cstheme="minorHAnsi"/>
                <w:color w:val="000000"/>
                <w:sz w:val="16"/>
                <w:szCs w:val="16"/>
                <w:vertAlign w:val="subscript"/>
              </w:rPr>
              <w:t>D259A</w:t>
            </w:r>
          </w:p>
        </w:tc>
        <w:tc>
          <w:tcPr>
            <w:tcW w:w="45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4F4F4"/>
          </w:tcPr>
          <w:p w14:paraId="69813101" w14:textId="62BD1DBF" w:rsidR="004A7393" w:rsidRPr="00BD7C25" w:rsidRDefault="004A7393" w:rsidP="004A7393">
            <w:pPr>
              <w:widowControl w:val="0"/>
              <w:spacing w:after="0" w:line="240" w:lineRule="auto"/>
              <w:rPr>
                <w:rFonts w:cstheme="minorHAnsi"/>
                <w:color w:val="000000"/>
                <w:sz w:val="16"/>
                <w:szCs w:val="16"/>
                <w:lang w:val="en-US"/>
              </w:rPr>
            </w:pPr>
            <w:r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  <w:t>C</w:t>
            </w:r>
            <w:r w:rsidRPr="00BD7C25"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  <w:t xml:space="preserve">hromosomal mutation of </w:t>
            </w:r>
            <w:r w:rsidRPr="00BD7C25">
              <w:rPr>
                <w:rFonts w:eastAsia="Times New Roman" w:cstheme="minorHAnsi"/>
                <w:i/>
                <w:iCs/>
                <w:color w:val="000000"/>
                <w:sz w:val="16"/>
                <w:szCs w:val="16"/>
                <w:lang w:val="en-US"/>
              </w:rPr>
              <w:t>nagZ</w:t>
            </w:r>
            <w:r w:rsidRPr="00BD7C25"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  <w:t xml:space="preserve"> in CB15N using pPR101</w:t>
            </w:r>
          </w:p>
        </w:tc>
        <w:tc>
          <w:tcPr>
            <w:tcW w:w="1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6" w:space="0" w:color="auto"/>
            </w:tcBorders>
            <w:shd w:val="clear" w:color="auto" w:fill="F4F4F4"/>
          </w:tcPr>
          <w:p w14:paraId="1C41DDFD" w14:textId="513E1351" w:rsidR="004A7393" w:rsidRPr="00BD7C25" w:rsidRDefault="004A7393" w:rsidP="004A7393">
            <w:pPr>
              <w:widowControl w:val="0"/>
              <w:spacing w:after="0" w:line="240" w:lineRule="auto"/>
              <w:rPr>
                <w:rFonts w:cstheme="minorHAnsi"/>
                <w:sz w:val="16"/>
                <w:szCs w:val="16"/>
                <w:lang w:val="en-US"/>
              </w:rPr>
            </w:pPr>
            <w:r>
              <w:rPr>
                <w:rFonts w:cstheme="minorHAnsi"/>
                <w:sz w:val="16"/>
                <w:szCs w:val="16"/>
              </w:rPr>
              <w:t>This study</w:t>
            </w:r>
          </w:p>
        </w:tc>
      </w:tr>
      <w:tr w:rsidR="004A7393" w:rsidRPr="00BD7C25" w14:paraId="10E14CC5" w14:textId="77777777" w:rsidTr="00111A23">
        <w:tc>
          <w:tcPr>
            <w:tcW w:w="1170" w:type="dxa"/>
            <w:tcBorders>
              <w:top w:val="single" w:sz="4" w:space="0" w:color="auto"/>
              <w:left w:val="single" w:sz="6" w:space="0" w:color="auto"/>
              <w:bottom w:val="single" w:sz="4" w:space="0" w:color="auto"/>
              <w:right w:val="single" w:sz="4" w:space="0" w:color="auto"/>
            </w:tcBorders>
            <w:shd w:val="clear" w:color="auto" w:fill="F4F4F4"/>
          </w:tcPr>
          <w:p w14:paraId="6DF82F2B" w14:textId="583A3FDF" w:rsidR="004A7393" w:rsidRPr="00BD7C25" w:rsidRDefault="004A7393" w:rsidP="004A7393">
            <w:pPr>
              <w:widowControl w:val="0"/>
              <w:spacing w:after="0" w:line="240" w:lineRule="auto"/>
              <w:rPr>
                <w:rFonts w:cstheme="minorHAnsi"/>
                <w:sz w:val="16"/>
                <w:szCs w:val="16"/>
              </w:rPr>
            </w:pPr>
            <w:r w:rsidRPr="00BD7C25">
              <w:rPr>
                <w:rFonts w:eastAsia="Times New Roman" w:cstheme="minorHAnsi"/>
                <w:color w:val="000000"/>
                <w:sz w:val="16"/>
                <w:szCs w:val="16"/>
              </w:rPr>
              <w:t>PR207</w:t>
            </w:r>
          </w:p>
        </w:tc>
        <w:tc>
          <w:tcPr>
            <w:tcW w:w="23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4F4F4"/>
          </w:tcPr>
          <w:p w14:paraId="653669D9" w14:textId="4DB12EBE" w:rsidR="004A7393" w:rsidRPr="00BD7C25" w:rsidRDefault="004A7393" w:rsidP="004A7393">
            <w:pPr>
              <w:widowControl w:val="0"/>
              <w:spacing w:after="0" w:line="240" w:lineRule="auto"/>
              <w:rPr>
                <w:rFonts w:cstheme="minorHAnsi"/>
                <w:sz w:val="16"/>
                <w:szCs w:val="16"/>
              </w:rPr>
            </w:pPr>
            <w:r w:rsidRPr="00BD7C25">
              <w:rPr>
                <w:rFonts w:eastAsia="Times New Roman" w:cstheme="minorHAnsi"/>
                <w:color w:val="000000"/>
                <w:sz w:val="16"/>
                <w:szCs w:val="16"/>
              </w:rPr>
              <w:t>CB15N Δ</w:t>
            </w:r>
            <w:r w:rsidRPr="00BD7C25">
              <w:rPr>
                <w:rFonts w:eastAsia="Times New Roman" w:cstheme="minorHAnsi"/>
                <w:i/>
                <w:iCs/>
                <w:color w:val="000000"/>
                <w:sz w:val="16"/>
                <w:szCs w:val="16"/>
              </w:rPr>
              <w:t>ampG</w:t>
            </w:r>
          </w:p>
        </w:tc>
        <w:tc>
          <w:tcPr>
            <w:tcW w:w="45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4F4F4"/>
          </w:tcPr>
          <w:p w14:paraId="738792F4" w14:textId="215B1BF9" w:rsidR="004A7393" w:rsidRPr="00BD7C25" w:rsidRDefault="004A7393" w:rsidP="004A7393">
            <w:pPr>
              <w:widowControl w:val="0"/>
              <w:spacing w:after="0" w:line="240" w:lineRule="auto"/>
              <w:rPr>
                <w:rFonts w:cstheme="minorHAnsi"/>
                <w:color w:val="000000"/>
                <w:sz w:val="16"/>
                <w:szCs w:val="16"/>
                <w:lang w:val="en-US"/>
              </w:rPr>
            </w:pPr>
            <w:r w:rsidRPr="00BD7C25"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  <w:t xml:space="preserve">In-frame deletion of </w:t>
            </w:r>
            <w:r w:rsidRPr="00BD7C25">
              <w:rPr>
                <w:rFonts w:eastAsia="Times New Roman" w:cstheme="minorHAnsi"/>
                <w:i/>
                <w:iCs/>
                <w:color w:val="000000"/>
                <w:sz w:val="16"/>
                <w:szCs w:val="16"/>
                <w:lang w:val="en-US"/>
              </w:rPr>
              <w:t>ampG</w:t>
            </w:r>
            <w:r w:rsidRPr="00BD7C25"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  <w:t xml:space="preserve"> in CB15N using pPR109</w:t>
            </w:r>
          </w:p>
        </w:tc>
        <w:tc>
          <w:tcPr>
            <w:tcW w:w="1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6" w:space="0" w:color="auto"/>
            </w:tcBorders>
            <w:shd w:val="clear" w:color="auto" w:fill="F4F4F4"/>
          </w:tcPr>
          <w:p w14:paraId="331D94C6" w14:textId="7008B9C0" w:rsidR="004A7393" w:rsidRPr="00BD7C25" w:rsidRDefault="004A7393" w:rsidP="004A7393">
            <w:pPr>
              <w:widowControl w:val="0"/>
              <w:spacing w:after="0" w:line="240" w:lineRule="auto"/>
              <w:rPr>
                <w:rFonts w:cstheme="minorHAnsi"/>
                <w:sz w:val="16"/>
                <w:szCs w:val="16"/>
                <w:lang w:val="en-US"/>
              </w:rPr>
            </w:pPr>
            <w:r>
              <w:rPr>
                <w:rFonts w:cstheme="minorHAnsi"/>
                <w:sz w:val="16"/>
                <w:szCs w:val="16"/>
              </w:rPr>
              <w:t>This study</w:t>
            </w:r>
          </w:p>
        </w:tc>
      </w:tr>
      <w:tr w:rsidR="004A7393" w:rsidRPr="00BD7C25" w14:paraId="6A757E2B" w14:textId="77777777" w:rsidTr="00111A23">
        <w:tc>
          <w:tcPr>
            <w:tcW w:w="1170" w:type="dxa"/>
            <w:tcBorders>
              <w:top w:val="single" w:sz="4" w:space="0" w:color="auto"/>
              <w:left w:val="single" w:sz="6" w:space="0" w:color="auto"/>
              <w:bottom w:val="single" w:sz="4" w:space="0" w:color="auto"/>
              <w:right w:val="single" w:sz="4" w:space="0" w:color="auto"/>
            </w:tcBorders>
            <w:shd w:val="clear" w:color="auto" w:fill="F4F4F4"/>
          </w:tcPr>
          <w:p w14:paraId="27EDAFA4" w14:textId="3F4CD6FB" w:rsidR="004A7393" w:rsidRPr="00BD7C25" w:rsidRDefault="004A7393" w:rsidP="004A7393">
            <w:pPr>
              <w:widowControl w:val="0"/>
              <w:spacing w:after="0" w:line="240" w:lineRule="auto"/>
              <w:rPr>
                <w:rFonts w:cstheme="minorHAnsi"/>
                <w:sz w:val="16"/>
                <w:szCs w:val="16"/>
              </w:rPr>
            </w:pPr>
            <w:r w:rsidRPr="00BD7C25">
              <w:rPr>
                <w:rFonts w:eastAsia="Times New Roman" w:cstheme="minorHAnsi"/>
                <w:color w:val="000000"/>
                <w:sz w:val="16"/>
                <w:szCs w:val="16"/>
              </w:rPr>
              <w:t>PR215</w:t>
            </w:r>
          </w:p>
        </w:tc>
        <w:tc>
          <w:tcPr>
            <w:tcW w:w="23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4F4F4"/>
          </w:tcPr>
          <w:p w14:paraId="6477F7B9" w14:textId="01E02584" w:rsidR="004A7393" w:rsidRPr="00BD7C25" w:rsidRDefault="004A7393" w:rsidP="004A7393">
            <w:pPr>
              <w:widowControl w:val="0"/>
              <w:spacing w:after="0" w:line="240" w:lineRule="auto"/>
              <w:rPr>
                <w:rFonts w:cstheme="minorHAnsi"/>
                <w:sz w:val="16"/>
                <w:szCs w:val="16"/>
              </w:rPr>
            </w:pPr>
            <w:r w:rsidRPr="00BD7C25">
              <w:rPr>
                <w:rFonts w:eastAsia="Times New Roman" w:cstheme="minorHAnsi"/>
                <w:color w:val="000000"/>
                <w:sz w:val="16"/>
                <w:szCs w:val="16"/>
              </w:rPr>
              <w:t>CB15N P</w:t>
            </w:r>
            <w:r w:rsidRPr="00BD7C25">
              <w:rPr>
                <w:rFonts w:eastAsia="Times New Roman" w:cstheme="minorHAnsi"/>
                <w:i/>
                <w:iCs/>
                <w:color w:val="000000"/>
                <w:sz w:val="16"/>
                <w:szCs w:val="16"/>
                <w:vertAlign w:val="subscript"/>
              </w:rPr>
              <w:t>blaA-O</w:t>
            </w:r>
            <w:r w:rsidRPr="00BD7C25">
              <w:rPr>
                <w:rFonts w:eastAsia="Times New Roman" w:cstheme="minorHAnsi"/>
                <w:color w:val="000000"/>
                <w:sz w:val="16"/>
                <w:szCs w:val="16"/>
              </w:rPr>
              <w:t>-</w:t>
            </w:r>
            <w:r w:rsidRPr="00BD7C25">
              <w:rPr>
                <w:rFonts w:eastAsia="Times New Roman" w:cstheme="minorHAnsi"/>
                <w:i/>
                <w:iCs/>
                <w:color w:val="000000"/>
                <w:sz w:val="16"/>
                <w:szCs w:val="16"/>
              </w:rPr>
              <w:t>lacZ</w:t>
            </w:r>
          </w:p>
        </w:tc>
        <w:tc>
          <w:tcPr>
            <w:tcW w:w="45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4F4F4"/>
          </w:tcPr>
          <w:p w14:paraId="6967698B" w14:textId="6AB06957" w:rsidR="004A7393" w:rsidRPr="00BD7C25" w:rsidRDefault="004A7393" w:rsidP="004A7393">
            <w:pPr>
              <w:widowControl w:val="0"/>
              <w:spacing w:after="0" w:line="240" w:lineRule="auto"/>
              <w:rPr>
                <w:rFonts w:cstheme="minorHAnsi"/>
                <w:color w:val="000000"/>
                <w:sz w:val="16"/>
                <w:szCs w:val="16"/>
                <w:lang w:val="en-US"/>
              </w:rPr>
            </w:pPr>
            <w:r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  <w:t>T</w:t>
            </w:r>
            <w:r w:rsidRPr="00BD7C25"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  <w:t>ransformation of CB15N with pPR110</w:t>
            </w:r>
          </w:p>
        </w:tc>
        <w:tc>
          <w:tcPr>
            <w:tcW w:w="1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6" w:space="0" w:color="auto"/>
            </w:tcBorders>
            <w:shd w:val="clear" w:color="auto" w:fill="F4F4F4"/>
          </w:tcPr>
          <w:p w14:paraId="3F48E492" w14:textId="66D30077" w:rsidR="004A7393" w:rsidRPr="00BD7C25" w:rsidRDefault="004A7393" w:rsidP="004A7393">
            <w:pPr>
              <w:widowControl w:val="0"/>
              <w:spacing w:after="0" w:line="240" w:lineRule="auto"/>
              <w:rPr>
                <w:rFonts w:cstheme="minorHAnsi"/>
                <w:sz w:val="16"/>
                <w:szCs w:val="16"/>
                <w:lang w:val="en-US"/>
              </w:rPr>
            </w:pPr>
            <w:r>
              <w:rPr>
                <w:rFonts w:cstheme="minorHAnsi"/>
                <w:sz w:val="16"/>
                <w:szCs w:val="16"/>
              </w:rPr>
              <w:t>This study</w:t>
            </w:r>
          </w:p>
        </w:tc>
      </w:tr>
      <w:tr w:rsidR="004A7393" w:rsidRPr="00BD7C25" w14:paraId="47241671" w14:textId="77777777" w:rsidTr="00111A23">
        <w:tc>
          <w:tcPr>
            <w:tcW w:w="1170" w:type="dxa"/>
            <w:tcBorders>
              <w:top w:val="single" w:sz="4" w:space="0" w:color="auto"/>
              <w:left w:val="single" w:sz="6" w:space="0" w:color="auto"/>
              <w:bottom w:val="single" w:sz="4" w:space="0" w:color="auto"/>
              <w:right w:val="single" w:sz="4" w:space="0" w:color="auto"/>
            </w:tcBorders>
            <w:shd w:val="clear" w:color="auto" w:fill="F4F4F4"/>
          </w:tcPr>
          <w:p w14:paraId="126C1672" w14:textId="588DFD38" w:rsidR="004A7393" w:rsidRPr="00BD7C25" w:rsidRDefault="004A7393" w:rsidP="004A7393">
            <w:pPr>
              <w:widowControl w:val="0"/>
              <w:spacing w:after="0" w:line="240" w:lineRule="auto"/>
              <w:rPr>
                <w:rFonts w:cstheme="minorHAnsi"/>
                <w:sz w:val="16"/>
                <w:szCs w:val="16"/>
              </w:rPr>
            </w:pPr>
            <w:r w:rsidRPr="00BD7C25">
              <w:rPr>
                <w:rFonts w:eastAsia="Times New Roman" w:cstheme="minorHAnsi"/>
                <w:color w:val="000000"/>
                <w:sz w:val="16"/>
                <w:szCs w:val="16"/>
              </w:rPr>
              <w:t>PR216</w:t>
            </w:r>
          </w:p>
        </w:tc>
        <w:tc>
          <w:tcPr>
            <w:tcW w:w="23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4F4F4"/>
          </w:tcPr>
          <w:p w14:paraId="57A5E1A3" w14:textId="5A3831BF" w:rsidR="004A7393" w:rsidRPr="00BD7C25" w:rsidRDefault="004A7393" w:rsidP="004A7393">
            <w:pPr>
              <w:widowControl w:val="0"/>
              <w:spacing w:after="0" w:line="240" w:lineRule="auto"/>
              <w:rPr>
                <w:rFonts w:cstheme="minorHAnsi"/>
                <w:sz w:val="16"/>
                <w:szCs w:val="16"/>
              </w:rPr>
            </w:pPr>
            <w:r w:rsidRPr="00BD7C25">
              <w:rPr>
                <w:rFonts w:eastAsia="Times New Roman" w:cstheme="minorHAnsi"/>
                <w:color w:val="000000"/>
                <w:sz w:val="16"/>
                <w:szCs w:val="16"/>
              </w:rPr>
              <w:t>CB15N Δ</w:t>
            </w:r>
            <w:r w:rsidRPr="00BD7C25">
              <w:rPr>
                <w:rFonts w:eastAsia="Times New Roman" w:cstheme="minorHAnsi"/>
                <w:i/>
                <w:iCs/>
                <w:color w:val="000000"/>
                <w:sz w:val="16"/>
                <w:szCs w:val="16"/>
              </w:rPr>
              <w:t>amiR</w:t>
            </w:r>
            <w:r w:rsidRPr="00BD7C25">
              <w:rPr>
                <w:rFonts w:eastAsia="Times New Roman" w:cstheme="minorHAnsi"/>
                <w:color w:val="000000"/>
                <w:sz w:val="16"/>
                <w:szCs w:val="16"/>
              </w:rPr>
              <w:t xml:space="preserve"> P</w:t>
            </w:r>
            <w:r w:rsidRPr="00BD7C25">
              <w:rPr>
                <w:rFonts w:eastAsia="Times New Roman" w:cstheme="minorHAnsi"/>
                <w:i/>
                <w:iCs/>
                <w:color w:val="000000"/>
                <w:sz w:val="16"/>
                <w:szCs w:val="16"/>
                <w:vertAlign w:val="subscript"/>
              </w:rPr>
              <w:t>blaA</w:t>
            </w:r>
            <w:r w:rsidRPr="002809C5">
              <w:rPr>
                <w:rFonts w:eastAsia="Times New Roman" w:cstheme="minorHAnsi"/>
                <w:i/>
                <w:iCs/>
                <w:color w:val="000000"/>
                <w:sz w:val="16"/>
                <w:szCs w:val="16"/>
                <w:vertAlign w:val="subscript"/>
              </w:rPr>
              <w:t>-O</w:t>
            </w:r>
            <w:r w:rsidRPr="00BD7C25">
              <w:rPr>
                <w:rFonts w:eastAsia="Times New Roman" w:cstheme="minorHAnsi"/>
                <w:i/>
                <w:iCs/>
                <w:color w:val="000000"/>
                <w:sz w:val="16"/>
                <w:szCs w:val="16"/>
              </w:rPr>
              <w:t>-lacZ</w:t>
            </w:r>
          </w:p>
        </w:tc>
        <w:tc>
          <w:tcPr>
            <w:tcW w:w="45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4F4F4"/>
          </w:tcPr>
          <w:p w14:paraId="11CE1C55" w14:textId="0A00901F" w:rsidR="004A7393" w:rsidRPr="00BD7C25" w:rsidRDefault="004A7393" w:rsidP="004A7393">
            <w:pPr>
              <w:widowControl w:val="0"/>
              <w:spacing w:after="0" w:line="240" w:lineRule="auto"/>
              <w:rPr>
                <w:rFonts w:cstheme="minorHAnsi"/>
                <w:color w:val="000000"/>
                <w:sz w:val="16"/>
                <w:szCs w:val="16"/>
                <w:lang w:val="en-US"/>
              </w:rPr>
            </w:pPr>
            <w:r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  <w:t>T</w:t>
            </w:r>
            <w:r w:rsidRPr="00BD7C25"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  <w:t xml:space="preserve">ransformation of </w:t>
            </w:r>
            <w:r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  <w:t xml:space="preserve">PR033 </w:t>
            </w:r>
            <w:r w:rsidRPr="00BD7C25"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  <w:t>with pPR110</w:t>
            </w:r>
          </w:p>
        </w:tc>
        <w:tc>
          <w:tcPr>
            <w:tcW w:w="1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6" w:space="0" w:color="auto"/>
            </w:tcBorders>
            <w:shd w:val="clear" w:color="auto" w:fill="F4F4F4"/>
          </w:tcPr>
          <w:p w14:paraId="2B21B4DC" w14:textId="4D0D8634" w:rsidR="004A7393" w:rsidRPr="00BD7C25" w:rsidRDefault="004A7393" w:rsidP="004A7393">
            <w:pPr>
              <w:widowControl w:val="0"/>
              <w:spacing w:after="0" w:line="240" w:lineRule="auto"/>
              <w:rPr>
                <w:rFonts w:cstheme="minorHAnsi"/>
                <w:sz w:val="16"/>
                <w:szCs w:val="16"/>
                <w:lang w:val="en-US"/>
              </w:rPr>
            </w:pPr>
            <w:r>
              <w:rPr>
                <w:rFonts w:cstheme="minorHAnsi"/>
                <w:sz w:val="16"/>
                <w:szCs w:val="16"/>
              </w:rPr>
              <w:t>This study</w:t>
            </w:r>
          </w:p>
        </w:tc>
      </w:tr>
      <w:tr w:rsidR="004A7393" w:rsidRPr="00BD7C25" w14:paraId="078F9326" w14:textId="77777777" w:rsidTr="00111A23">
        <w:tc>
          <w:tcPr>
            <w:tcW w:w="1170" w:type="dxa"/>
            <w:tcBorders>
              <w:top w:val="single" w:sz="4" w:space="0" w:color="auto"/>
              <w:left w:val="single" w:sz="6" w:space="0" w:color="auto"/>
              <w:bottom w:val="single" w:sz="4" w:space="0" w:color="auto"/>
              <w:right w:val="single" w:sz="4" w:space="0" w:color="auto"/>
            </w:tcBorders>
            <w:shd w:val="clear" w:color="auto" w:fill="F4F4F4"/>
          </w:tcPr>
          <w:p w14:paraId="2DD926AB" w14:textId="04B2565D" w:rsidR="004A7393" w:rsidRPr="00BD7C25" w:rsidRDefault="004A7393" w:rsidP="004A7393">
            <w:pPr>
              <w:widowControl w:val="0"/>
              <w:spacing w:after="0" w:line="240" w:lineRule="auto"/>
              <w:rPr>
                <w:rFonts w:cstheme="minorHAnsi"/>
                <w:sz w:val="16"/>
                <w:szCs w:val="16"/>
              </w:rPr>
            </w:pPr>
            <w:r w:rsidRPr="00BD7C25">
              <w:rPr>
                <w:rFonts w:eastAsia="Times New Roman" w:cstheme="minorHAnsi"/>
                <w:color w:val="000000"/>
                <w:sz w:val="16"/>
                <w:szCs w:val="16"/>
              </w:rPr>
              <w:t>PR217</w:t>
            </w:r>
          </w:p>
        </w:tc>
        <w:tc>
          <w:tcPr>
            <w:tcW w:w="23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4F4F4"/>
          </w:tcPr>
          <w:p w14:paraId="7EAD47F5" w14:textId="48A7E41C" w:rsidR="004A7393" w:rsidRPr="00BD7C25" w:rsidRDefault="004A7393" w:rsidP="004A7393">
            <w:pPr>
              <w:widowControl w:val="0"/>
              <w:spacing w:after="0" w:line="240" w:lineRule="auto"/>
              <w:rPr>
                <w:rFonts w:cstheme="minorHAnsi"/>
                <w:sz w:val="16"/>
                <w:szCs w:val="16"/>
              </w:rPr>
            </w:pPr>
            <w:r w:rsidRPr="00BD7C25">
              <w:rPr>
                <w:rFonts w:eastAsia="Times New Roman" w:cstheme="minorHAnsi"/>
                <w:color w:val="000000"/>
                <w:sz w:val="16"/>
                <w:szCs w:val="16"/>
              </w:rPr>
              <w:t>CB15N Δ</w:t>
            </w:r>
            <w:r w:rsidRPr="00BD7C25">
              <w:rPr>
                <w:rFonts w:eastAsia="Times New Roman" w:cstheme="minorHAnsi"/>
                <w:i/>
                <w:iCs/>
                <w:color w:val="000000"/>
                <w:sz w:val="16"/>
                <w:szCs w:val="16"/>
              </w:rPr>
              <w:t>nagZ</w:t>
            </w:r>
            <w:r w:rsidRPr="00BD7C25">
              <w:rPr>
                <w:rFonts w:eastAsia="Times New Roman" w:cstheme="minorHAnsi"/>
                <w:color w:val="000000"/>
                <w:sz w:val="16"/>
                <w:szCs w:val="16"/>
              </w:rPr>
              <w:t xml:space="preserve"> </w:t>
            </w:r>
            <w:r w:rsidRPr="002809C5">
              <w:rPr>
                <w:rFonts w:eastAsia="Times New Roman" w:cstheme="minorHAnsi"/>
                <w:color w:val="000000"/>
                <w:sz w:val="16"/>
                <w:szCs w:val="16"/>
              </w:rPr>
              <w:t>P</w:t>
            </w:r>
            <w:r w:rsidRPr="002809C5">
              <w:rPr>
                <w:rFonts w:eastAsia="Times New Roman" w:cstheme="minorHAnsi"/>
                <w:i/>
                <w:iCs/>
                <w:color w:val="000000"/>
                <w:sz w:val="16"/>
                <w:szCs w:val="16"/>
                <w:vertAlign w:val="subscript"/>
              </w:rPr>
              <w:t>blaA-O</w:t>
            </w:r>
            <w:r w:rsidRPr="002809C5">
              <w:rPr>
                <w:rFonts w:eastAsia="Times New Roman" w:cstheme="minorHAnsi"/>
                <w:i/>
                <w:iCs/>
                <w:color w:val="000000"/>
                <w:sz w:val="16"/>
                <w:szCs w:val="16"/>
              </w:rPr>
              <w:t>-lacZ</w:t>
            </w:r>
          </w:p>
        </w:tc>
        <w:tc>
          <w:tcPr>
            <w:tcW w:w="45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4F4F4"/>
          </w:tcPr>
          <w:p w14:paraId="58AE7A0A" w14:textId="6CDB305B" w:rsidR="004A7393" w:rsidRPr="00BD7C25" w:rsidRDefault="004A7393" w:rsidP="004A7393">
            <w:pPr>
              <w:widowControl w:val="0"/>
              <w:spacing w:after="0" w:line="240" w:lineRule="auto"/>
              <w:rPr>
                <w:rFonts w:cstheme="minorHAnsi"/>
                <w:color w:val="000000"/>
                <w:sz w:val="16"/>
                <w:szCs w:val="16"/>
                <w:lang w:val="en-US"/>
              </w:rPr>
            </w:pPr>
            <w:r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  <w:t>T</w:t>
            </w:r>
            <w:r w:rsidRPr="00BD7C25"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  <w:t xml:space="preserve">ransformation of </w:t>
            </w:r>
            <w:r w:rsidRPr="00B71F19"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  <w:t xml:space="preserve">PR188 </w:t>
            </w:r>
            <w:r w:rsidRPr="00BD7C25"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  <w:t>with pPR110</w:t>
            </w:r>
          </w:p>
        </w:tc>
        <w:tc>
          <w:tcPr>
            <w:tcW w:w="1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6" w:space="0" w:color="auto"/>
            </w:tcBorders>
            <w:shd w:val="clear" w:color="auto" w:fill="F4F4F4"/>
          </w:tcPr>
          <w:p w14:paraId="388CAB2C" w14:textId="337A6665" w:rsidR="004A7393" w:rsidRPr="00BD7C25" w:rsidRDefault="004A7393" w:rsidP="004A7393">
            <w:pPr>
              <w:widowControl w:val="0"/>
              <w:spacing w:after="0" w:line="240" w:lineRule="auto"/>
              <w:rPr>
                <w:rFonts w:cstheme="minorHAnsi"/>
                <w:sz w:val="16"/>
                <w:szCs w:val="16"/>
                <w:lang w:val="en-US"/>
              </w:rPr>
            </w:pPr>
            <w:r>
              <w:rPr>
                <w:rFonts w:cstheme="minorHAnsi"/>
                <w:sz w:val="16"/>
                <w:szCs w:val="16"/>
              </w:rPr>
              <w:t>This study</w:t>
            </w:r>
          </w:p>
        </w:tc>
      </w:tr>
      <w:tr w:rsidR="004A7393" w:rsidRPr="00BD7C25" w14:paraId="03512D1E" w14:textId="77777777" w:rsidTr="00111A23">
        <w:tc>
          <w:tcPr>
            <w:tcW w:w="1170" w:type="dxa"/>
            <w:tcBorders>
              <w:top w:val="single" w:sz="4" w:space="0" w:color="auto"/>
              <w:left w:val="single" w:sz="6" w:space="0" w:color="auto"/>
              <w:bottom w:val="single" w:sz="4" w:space="0" w:color="auto"/>
              <w:right w:val="single" w:sz="4" w:space="0" w:color="auto"/>
            </w:tcBorders>
            <w:shd w:val="clear" w:color="auto" w:fill="F4F4F4"/>
          </w:tcPr>
          <w:p w14:paraId="3B4C56BE" w14:textId="11639954" w:rsidR="004A7393" w:rsidRPr="00BD7C25" w:rsidRDefault="004A7393" w:rsidP="004A7393">
            <w:pPr>
              <w:widowControl w:val="0"/>
              <w:spacing w:after="0" w:line="240" w:lineRule="auto"/>
              <w:rPr>
                <w:rFonts w:cstheme="minorHAnsi"/>
                <w:sz w:val="16"/>
                <w:szCs w:val="16"/>
              </w:rPr>
            </w:pPr>
            <w:r w:rsidRPr="00BD7C25">
              <w:rPr>
                <w:rFonts w:eastAsia="Times New Roman" w:cstheme="minorHAnsi"/>
                <w:color w:val="000000"/>
                <w:sz w:val="16"/>
                <w:szCs w:val="16"/>
              </w:rPr>
              <w:t>PR218</w:t>
            </w:r>
          </w:p>
        </w:tc>
        <w:tc>
          <w:tcPr>
            <w:tcW w:w="23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4F4F4"/>
          </w:tcPr>
          <w:p w14:paraId="7AA88CF7" w14:textId="34FDE1B1" w:rsidR="004A7393" w:rsidRPr="00BD7C25" w:rsidRDefault="004A7393" w:rsidP="004A7393">
            <w:pPr>
              <w:widowControl w:val="0"/>
              <w:spacing w:after="0" w:line="240" w:lineRule="auto"/>
              <w:rPr>
                <w:rFonts w:cstheme="minorHAnsi"/>
                <w:sz w:val="16"/>
                <w:szCs w:val="16"/>
              </w:rPr>
            </w:pPr>
            <w:r w:rsidRPr="00BD7C25">
              <w:rPr>
                <w:rFonts w:eastAsia="Times New Roman" w:cstheme="minorHAnsi"/>
                <w:color w:val="000000"/>
                <w:sz w:val="16"/>
                <w:szCs w:val="16"/>
              </w:rPr>
              <w:t>CB15N Δ</w:t>
            </w:r>
            <w:r w:rsidRPr="00BD7C25">
              <w:rPr>
                <w:rFonts w:eastAsia="Times New Roman" w:cstheme="minorHAnsi"/>
                <w:i/>
                <w:iCs/>
                <w:color w:val="000000"/>
                <w:sz w:val="16"/>
                <w:szCs w:val="16"/>
              </w:rPr>
              <w:t>CCNA_02225</w:t>
            </w:r>
          </w:p>
        </w:tc>
        <w:tc>
          <w:tcPr>
            <w:tcW w:w="45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4F4F4"/>
          </w:tcPr>
          <w:p w14:paraId="2F34C6AF" w14:textId="0AC8034B" w:rsidR="004A7393" w:rsidRPr="00BD7C25" w:rsidRDefault="004A7393" w:rsidP="004A7393">
            <w:pPr>
              <w:widowControl w:val="0"/>
              <w:spacing w:after="0" w:line="240" w:lineRule="auto"/>
              <w:rPr>
                <w:rFonts w:cstheme="minorHAnsi"/>
                <w:color w:val="000000"/>
                <w:sz w:val="16"/>
                <w:szCs w:val="16"/>
                <w:lang w:val="en-US"/>
              </w:rPr>
            </w:pPr>
            <w:r w:rsidRPr="00BD7C25"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  <w:t xml:space="preserve">In-frame deletion of </w:t>
            </w:r>
            <w:r w:rsidRPr="00BD7C25">
              <w:rPr>
                <w:rFonts w:eastAsia="Times New Roman" w:cstheme="minorHAnsi"/>
                <w:i/>
                <w:iCs/>
                <w:color w:val="000000"/>
                <w:sz w:val="16"/>
                <w:szCs w:val="16"/>
                <w:lang w:val="en-US"/>
              </w:rPr>
              <w:t>CCNA_02225</w:t>
            </w:r>
            <w:r w:rsidRPr="00BD7C25"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  <w:t xml:space="preserve"> in CB15N using pPR111</w:t>
            </w:r>
          </w:p>
        </w:tc>
        <w:tc>
          <w:tcPr>
            <w:tcW w:w="1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6" w:space="0" w:color="auto"/>
            </w:tcBorders>
            <w:shd w:val="clear" w:color="auto" w:fill="F4F4F4"/>
          </w:tcPr>
          <w:p w14:paraId="16B6F13B" w14:textId="1D4B5681" w:rsidR="004A7393" w:rsidRPr="00BD7C25" w:rsidRDefault="004A7393" w:rsidP="004A7393">
            <w:pPr>
              <w:widowControl w:val="0"/>
              <w:spacing w:after="0" w:line="240" w:lineRule="auto"/>
              <w:rPr>
                <w:rFonts w:cstheme="minorHAnsi"/>
                <w:sz w:val="16"/>
                <w:szCs w:val="16"/>
                <w:lang w:val="en-US"/>
              </w:rPr>
            </w:pPr>
            <w:r>
              <w:rPr>
                <w:rFonts w:cstheme="minorHAnsi"/>
                <w:sz w:val="16"/>
                <w:szCs w:val="16"/>
              </w:rPr>
              <w:t>This study</w:t>
            </w:r>
          </w:p>
        </w:tc>
      </w:tr>
      <w:tr w:rsidR="004A7393" w:rsidRPr="00BD7C25" w14:paraId="7AA84EF1" w14:textId="77777777" w:rsidTr="00111A23">
        <w:tc>
          <w:tcPr>
            <w:tcW w:w="1170" w:type="dxa"/>
            <w:tcBorders>
              <w:top w:val="single" w:sz="4" w:space="0" w:color="auto"/>
              <w:left w:val="single" w:sz="6" w:space="0" w:color="auto"/>
              <w:bottom w:val="single" w:sz="4" w:space="0" w:color="auto"/>
              <w:right w:val="single" w:sz="4" w:space="0" w:color="auto"/>
            </w:tcBorders>
            <w:shd w:val="clear" w:color="auto" w:fill="F4F4F4"/>
          </w:tcPr>
          <w:p w14:paraId="63DA7D4B" w14:textId="36330C5E" w:rsidR="004A7393" w:rsidRPr="00BD7C25" w:rsidRDefault="004A7393" w:rsidP="004A7393">
            <w:pPr>
              <w:widowControl w:val="0"/>
              <w:spacing w:after="0" w:line="240" w:lineRule="auto"/>
              <w:rPr>
                <w:rFonts w:cstheme="minorHAnsi"/>
                <w:sz w:val="16"/>
                <w:szCs w:val="16"/>
              </w:rPr>
            </w:pPr>
            <w:r w:rsidRPr="00BD7C25">
              <w:rPr>
                <w:rFonts w:eastAsia="Times New Roman" w:cstheme="minorHAnsi"/>
                <w:color w:val="000000"/>
                <w:sz w:val="16"/>
                <w:szCs w:val="16"/>
              </w:rPr>
              <w:t>PR221</w:t>
            </w:r>
          </w:p>
        </w:tc>
        <w:tc>
          <w:tcPr>
            <w:tcW w:w="23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4F4F4"/>
          </w:tcPr>
          <w:p w14:paraId="50058122" w14:textId="5F6E4DDC" w:rsidR="004A7393" w:rsidRPr="00BD7C25" w:rsidRDefault="004A7393" w:rsidP="004A7393">
            <w:pPr>
              <w:widowControl w:val="0"/>
              <w:spacing w:after="0" w:line="240" w:lineRule="auto"/>
              <w:rPr>
                <w:rFonts w:cstheme="minorHAnsi"/>
                <w:sz w:val="16"/>
                <w:szCs w:val="16"/>
              </w:rPr>
            </w:pPr>
            <w:r w:rsidRPr="00BD7C25">
              <w:rPr>
                <w:rFonts w:eastAsia="Times New Roman" w:cstheme="minorHAnsi"/>
                <w:color w:val="000000"/>
                <w:sz w:val="16"/>
                <w:szCs w:val="16"/>
              </w:rPr>
              <w:t>CB15N Δ</w:t>
            </w:r>
            <w:r w:rsidRPr="00BD7C25">
              <w:rPr>
                <w:rFonts w:eastAsia="Times New Roman" w:cstheme="minorHAnsi"/>
                <w:i/>
                <w:iCs/>
                <w:color w:val="000000"/>
                <w:sz w:val="16"/>
                <w:szCs w:val="16"/>
              </w:rPr>
              <w:t>amiR</w:t>
            </w:r>
            <w:r w:rsidRPr="00BD7C25">
              <w:rPr>
                <w:rFonts w:eastAsia="Times New Roman" w:cstheme="minorHAnsi"/>
                <w:color w:val="000000"/>
                <w:sz w:val="16"/>
                <w:szCs w:val="16"/>
              </w:rPr>
              <w:t xml:space="preserve"> Δ</w:t>
            </w:r>
            <w:r w:rsidRPr="00BD7C25">
              <w:rPr>
                <w:rFonts w:eastAsia="Times New Roman" w:cstheme="minorHAnsi"/>
                <w:i/>
                <w:iCs/>
                <w:color w:val="000000"/>
                <w:sz w:val="16"/>
                <w:szCs w:val="16"/>
              </w:rPr>
              <w:t>ampG</w:t>
            </w:r>
          </w:p>
        </w:tc>
        <w:tc>
          <w:tcPr>
            <w:tcW w:w="45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4F4F4"/>
          </w:tcPr>
          <w:p w14:paraId="7E37DBDA" w14:textId="25ADD75A" w:rsidR="004A7393" w:rsidRPr="00BD7C25" w:rsidRDefault="004A7393" w:rsidP="004A7393">
            <w:pPr>
              <w:widowControl w:val="0"/>
              <w:spacing w:after="0" w:line="240" w:lineRule="auto"/>
              <w:rPr>
                <w:rFonts w:cstheme="minorHAnsi"/>
                <w:color w:val="000000"/>
                <w:sz w:val="16"/>
                <w:szCs w:val="16"/>
                <w:lang w:val="en-US"/>
              </w:rPr>
            </w:pPr>
            <w:r w:rsidRPr="00BD7C25"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  <w:t xml:space="preserve">In-frame deletion of </w:t>
            </w:r>
            <w:r w:rsidRPr="00BD7C25">
              <w:rPr>
                <w:rFonts w:eastAsia="Times New Roman" w:cstheme="minorHAnsi"/>
                <w:i/>
                <w:iCs/>
                <w:color w:val="000000"/>
                <w:sz w:val="16"/>
                <w:szCs w:val="16"/>
                <w:lang w:val="en-US"/>
              </w:rPr>
              <w:t>ampG</w:t>
            </w:r>
            <w:r w:rsidRPr="00BD7C25"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  <w:t xml:space="preserve"> in PR033 using pPR109</w:t>
            </w:r>
          </w:p>
        </w:tc>
        <w:tc>
          <w:tcPr>
            <w:tcW w:w="1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6" w:space="0" w:color="auto"/>
            </w:tcBorders>
            <w:shd w:val="clear" w:color="auto" w:fill="F4F4F4"/>
          </w:tcPr>
          <w:p w14:paraId="3FFA269E" w14:textId="2974108C" w:rsidR="004A7393" w:rsidRPr="00BD7C25" w:rsidRDefault="004A7393" w:rsidP="004A7393">
            <w:pPr>
              <w:widowControl w:val="0"/>
              <w:spacing w:after="0" w:line="240" w:lineRule="auto"/>
              <w:rPr>
                <w:rFonts w:cstheme="minorHAnsi"/>
                <w:sz w:val="16"/>
                <w:szCs w:val="16"/>
                <w:lang w:val="en-US"/>
              </w:rPr>
            </w:pPr>
            <w:r>
              <w:rPr>
                <w:rFonts w:cstheme="minorHAnsi"/>
                <w:sz w:val="16"/>
                <w:szCs w:val="16"/>
              </w:rPr>
              <w:t>This study</w:t>
            </w:r>
          </w:p>
        </w:tc>
      </w:tr>
      <w:tr w:rsidR="004A7393" w:rsidRPr="00BD7C25" w14:paraId="2C94A20E" w14:textId="77777777" w:rsidTr="00111A23">
        <w:tc>
          <w:tcPr>
            <w:tcW w:w="1170" w:type="dxa"/>
            <w:tcBorders>
              <w:top w:val="single" w:sz="4" w:space="0" w:color="auto"/>
              <w:left w:val="single" w:sz="6" w:space="0" w:color="auto"/>
              <w:bottom w:val="single" w:sz="4" w:space="0" w:color="auto"/>
              <w:right w:val="single" w:sz="4" w:space="0" w:color="auto"/>
            </w:tcBorders>
            <w:shd w:val="clear" w:color="auto" w:fill="F4F4F4"/>
          </w:tcPr>
          <w:p w14:paraId="361FF73B" w14:textId="192B56CA" w:rsidR="004A7393" w:rsidRPr="00BD7C25" w:rsidRDefault="004A7393" w:rsidP="004A7393">
            <w:pPr>
              <w:widowControl w:val="0"/>
              <w:spacing w:after="0" w:line="240" w:lineRule="auto"/>
              <w:rPr>
                <w:rFonts w:cstheme="minorHAnsi"/>
                <w:sz w:val="16"/>
                <w:szCs w:val="16"/>
              </w:rPr>
            </w:pPr>
            <w:r w:rsidRPr="00BD7C25">
              <w:rPr>
                <w:rFonts w:eastAsia="Times New Roman" w:cstheme="minorHAnsi"/>
                <w:color w:val="000000"/>
                <w:sz w:val="16"/>
                <w:szCs w:val="16"/>
              </w:rPr>
              <w:t>PR246</w:t>
            </w:r>
          </w:p>
        </w:tc>
        <w:tc>
          <w:tcPr>
            <w:tcW w:w="23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4F4F4"/>
          </w:tcPr>
          <w:p w14:paraId="035C63CF" w14:textId="2EAD349D" w:rsidR="004A7393" w:rsidRPr="00BD7C25" w:rsidRDefault="004A7393" w:rsidP="004A7393">
            <w:pPr>
              <w:widowControl w:val="0"/>
              <w:spacing w:after="0" w:line="240" w:lineRule="auto"/>
              <w:rPr>
                <w:rFonts w:cstheme="minorHAnsi"/>
                <w:sz w:val="16"/>
                <w:szCs w:val="16"/>
              </w:rPr>
            </w:pPr>
            <w:r w:rsidRPr="00BD7C25">
              <w:rPr>
                <w:rFonts w:eastAsia="Times New Roman" w:cstheme="minorHAnsi"/>
                <w:color w:val="000000"/>
                <w:sz w:val="16"/>
                <w:szCs w:val="16"/>
              </w:rPr>
              <w:t>CB15N Δ</w:t>
            </w:r>
            <w:r w:rsidRPr="00BD7C25">
              <w:rPr>
                <w:rFonts w:eastAsia="Times New Roman" w:cstheme="minorHAnsi"/>
                <w:i/>
                <w:iCs/>
                <w:color w:val="000000"/>
                <w:sz w:val="16"/>
                <w:szCs w:val="16"/>
              </w:rPr>
              <w:t>amiR</w:t>
            </w:r>
            <w:r w:rsidRPr="00BD7C25">
              <w:rPr>
                <w:rFonts w:eastAsia="Times New Roman" w:cstheme="minorHAnsi"/>
                <w:color w:val="000000"/>
                <w:sz w:val="16"/>
                <w:szCs w:val="16"/>
              </w:rPr>
              <w:t xml:space="preserve"> </w:t>
            </w:r>
            <w:r w:rsidRPr="00BD7C25">
              <w:rPr>
                <w:rFonts w:eastAsia="Times New Roman" w:cstheme="minorHAnsi"/>
                <w:i/>
                <w:iCs/>
                <w:color w:val="000000"/>
                <w:sz w:val="16"/>
                <w:szCs w:val="16"/>
              </w:rPr>
              <w:t>ftsZ::ftsZ</w:t>
            </w:r>
            <w:r w:rsidRPr="00BD7C25">
              <w:rPr>
                <w:rFonts w:eastAsia="Times New Roman" w:cstheme="minorHAnsi"/>
                <w:color w:val="000000"/>
                <w:sz w:val="16"/>
                <w:szCs w:val="16"/>
                <w:vertAlign w:val="subscript"/>
              </w:rPr>
              <w:t>A246T</w:t>
            </w:r>
          </w:p>
        </w:tc>
        <w:tc>
          <w:tcPr>
            <w:tcW w:w="45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4F4F4"/>
          </w:tcPr>
          <w:p w14:paraId="0A6DB9B8" w14:textId="45C82B79" w:rsidR="004A7393" w:rsidRPr="00BD7C25" w:rsidRDefault="004A7393" w:rsidP="004A7393">
            <w:pPr>
              <w:widowControl w:val="0"/>
              <w:spacing w:after="0" w:line="240" w:lineRule="auto"/>
              <w:rPr>
                <w:rFonts w:cstheme="minorHAnsi"/>
                <w:color w:val="000000"/>
                <w:sz w:val="16"/>
                <w:szCs w:val="16"/>
                <w:lang w:val="en-US"/>
              </w:rPr>
            </w:pPr>
            <w:r w:rsidRPr="00BD7C25"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  <w:t xml:space="preserve">In-frame deletion of </w:t>
            </w:r>
            <w:r w:rsidRPr="00BD7C25">
              <w:rPr>
                <w:rFonts w:eastAsia="Times New Roman" w:cstheme="minorHAnsi"/>
                <w:i/>
                <w:iCs/>
                <w:color w:val="000000"/>
                <w:sz w:val="16"/>
                <w:szCs w:val="16"/>
                <w:lang w:val="en-US"/>
              </w:rPr>
              <w:t>amiR</w:t>
            </w:r>
            <w:r w:rsidRPr="00BD7C25"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  <w:t xml:space="preserve"> in ML2103 using pPR029</w:t>
            </w:r>
          </w:p>
        </w:tc>
        <w:tc>
          <w:tcPr>
            <w:tcW w:w="1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6" w:space="0" w:color="auto"/>
            </w:tcBorders>
            <w:shd w:val="clear" w:color="auto" w:fill="F4F4F4"/>
          </w:tcPr>
          <w:p w14:paraId="2E7A8031" w14:textId="09DD9CF3" w:rsidR="004A7393" w:rsidRPr="00BD7C25" w:rsidRDefault="004A7393" w:rsidP="004A7393">
            <w:pPr>
              <w:widowControl w:val="0"/>
              <w:spacing w:after="0" w:line="240" w:lineRule="auto"/>
              <w:rPr>
                <w:rFonts w:cstheme="minorHAnsi"/>
                <w:sz w:val="16"/>
                <w:szCs w:val="16"/>
                <w:lang w:val="en-US"/>
              </w:rPr>
            </w:pPr>
            <w:r>
              <w:rPr>
                <w:rFonts w:cstheme="minorHAnsi"/>
                <w:sz w:val="16"/>
                <w:szCs w:val="16"/>
              </w:rPr>
              <w:t>This study</w:t>
            </w:r>
          </w:p>
        </w:tc>
      </w:tr>
      <w:tr w:rsidR="004A7393" w:rsidRPr="00BD7C25" w14:paraId="685F1E5C" w14:textId="77777777" w:rsidTr="00111A23">
        <w:tc>
          <w:tcPr>
            <w:tcW w:w="1170" w:type="dxa"/>
            <w:tcBorders>
              <w:top w:val="single" w:sz="4" w:space="0" w:color="auto"/>
              <w:left w:val="single" w:sz="6" w:space="0" w:color="auto"/>
              <w:bottom w:val="single" w:sz="4" w:space="0" w:color="auto"/>
              <w:right w:val="single" w:sz="4" w:space="0" w:color="auto"/>
            </w:tcBorders>
            <w:shd w:val="clear" w:color="auto" w:fill="F4F4F4"/>
          </w:tcPr>
          <w:p w14:paraId="08CE4E1F" w14:textId="2B38A2E4" w:rsidR="004A7393" w:rsidRPr="00BD7C25" w:rsidRDefault="004A7393" w:rsidP="004A7393">
            <w:pPr>
              <w:widowControl w:val="0"/>
              <w:spacing w:after="0" w:line="240" w:lineRule="auto"/>
              <w:rPr>
                <w:rFonts w:cstheme="minorHAnsi"/>
                <w:sz w:val="16"/>
                <w:szCs w:val="16"/>
              </w:rPr>
            </w:pPr>
            <w:r w:rsidRPr="00BD7C25">
              <w:rPr>
                <w:rFonts w:eastAsia="Times New Roman" w:cstheme="minorHAnsi"/>
                <w:color w:val="000000"/>
                <w:sz w:val="16"/>
                <w:szCs w:val="16"/>
              </w:rPr>
              <w:t>PR252</w:t>
            </w:r>
          </w:p>
        </w:tc>
        <w:tc>
          <w:tcPr>
            <w:tcW w:w="23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4F4F4"/>
          </w:tcPr>
          <w:p w14:paraId="6D97A931" w14:textId="36CDC7D1" w:rsidR="004A7393" w:rsidRPr="00BD7C25" w:rsidRDefault="004A7393" w:rsidP="004A7393">
            <w:pPr>
              <w:widowControl w:val="0"/>
              <w:spacing w:after="0" w:line="240" w:lineRule="auto"/>
              <w:rPr>
                <w:rFonts w:cstheme="minorHAnsi"/>
                <w:sz w:val="16"/>
                <w:szCs w:val="16"/>
              </w:rPr>
            </w:pPr>
            <w:r w:rsidRPr="00BD7C25">
              <w:rPr>
                <w:rFonts w:eastAsia="Times New Roman" w:cstheme="minorHAnsi"/>
                <w:color w:val="000000"/>
                <w:sz w:val="16"/>
                <w:szCs w:val="16"/>
              </w:rPr>
              <w:t>CB15N Δ</w:t>
            </w:r>
            <w:r w:rsidRPr="00BD7C25">
              <w:rPr>
                <w:rFonts w:eastAsia="Times New Roman" w:cstheme="minorHAnsi"/>
                <w:i/>
                <w:iCs/>
                <w:color w:val="000000"/>
                <w:sz w:val="16"/>
                <w:szCs w:val="16"/>
              </w:rPr>
              <w:t>anmK</w:t>
            </w:r>
          </w:p>
        </w:tc>
        <w:tc>
          <w:tcPr>
            <w:tcW w:w="45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4F4F4"/>
          </w:tcPr>
          <w:p w14:paraId="6E42A3E6" w14:textId="0F775F3E" w:rsidR="004A7393" w:rsidRPr="00BD7C25" w:rsidRDefault="004A7393" w:rsidP="004A7393">
            <w:pPr>
              <w:widowControl w:val="0"/>
              <w:spacing w:after="0" w:line="240" w:lineRule="auto"/>
              <w:rPr>
                <w:rFonts w:cstheme="minorHAnsi"/>
                <w:color w:val="000000"/>
                <w:sz w:val="16"/>
                <w:szCs w:val="16"/>
                <w:lang w:val="en-US"/>
              </w:rPr>
            </w:pPr>
            <w:r w:rsidRPr="00BD7C25"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  <w:t xml:space="preserve">In-frame deletion of </w:t>
            </w:r>
            <w:r w:rsidRPr="00BD7C25">
              <w:rPr>
                <w:rFonts w:eastAsia="Times New Roman" w:cstheme="minorHAnsi"/>
                <w:i/>
                <w:iCs/>
                <w:color w:val="000000"/>
                <w:sz w:val="16"/>
                <w:szCs w:val="16"/>
                <w:lang w:val="en-US"/>
              </w:rPr>
              <w:t>anmK</w:t>
            </w:r>
            <w:r w:rsidRPr="00BD7C25"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  <w:t xml:space="preserve"> in CB15N using pPR116</w:t>
            </w:r>
          </w:p>
        </w:tc>
        <w:tc>
          <w:tcPr>
            <w:tcW w:w="1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6" w:space="0" w:color="auto"/>
            </w:tcBorders>
            <w:shd w:val="clear" w:color="auto" w:fill="F4F4F4"/>
          </w:tcPr>
          <w:p w14:paraId="0D96AC5D" w14:textId="670065BC" w:rsidR="004A7393" w:rsidRPr="00BD7C25" w:rsidRDefault="004A7393" w:rsidP="004A7393">
            <w:pPr>
              <w:widowControl w:val="0"/>
              <w:spacing w:after="0" w:line="240" w:lineRule="auto"/>
              <w:rPr>
                <w:rFonts w:cstheme="minorHAnsi"/>
                <w:sz w:val="16"/>
                <w:szCs w:val="16"/>
                <w:lang w:val="en-US"/>
              </w:rPr>
            </w:pPr>
            <w:r>
              <w:rPr>
                <w:rFonts w:cstheme="minorHAnsi"/>
                <w:sz w:val="16"/>
                <w:szCs w:val="16"/>
              </w:rPr>
              <w:t>This study</w:t>
            </w:r>
          </w:p>
        </w:tc>
      </w:tr>
      <w:tr w:rsidR="004A7393" w:rsidRPr="00BD7C25" w14:paraId="7A14E1B6" w14:textId="77777777" w:rsidTr="00111A23">
        <w:tc>
          <w:tcPr>
            <w:tcW w:w="1170" w:type="dxa"/>
            <w:tcBorders>
              <w:top w:val="single" w:sz="4" w:space="0" w:color="auto"/>
              <w:left w:val="single" w:sz="6" w:space="0" w:color="auto"/>
              <w:bottom w:val="single" w:sz="4" w:space="0" w:color="auto"/>
              <w:right w:val="single" w:sz="4" w:space="0" w:color="auto"/>
            </w:tcBorders>
            <w:shd w:val="clear" w:color="auto" w:fill="F4F4F4"/>
          </w:tcPr>
          <w:p w14:paraId="7966823F" w14:textId="718D777B" w:rsidR="004A7393" w:rsidRPr="00BD7C25" w:rsidRDefault="004A7393" w:rsidP="004A7393">
            <w:pPr>
              <w:widowControl w:val="0"/>
              <w:spacing w:after="0" w:line="240" w:lineRule="auto"/>
              <w:rPr>
                <w:rFonts w:cstheme="minorHAnsi"/>
                <w:sz w:val="16"/>
                <w:szCs w:val="16"/>
              </w:rPr>
            </w:pPr>
            <w:r w:rsidRPr="00BD7C25">
              <w:rPr>
                <w:rFonts w:eastAsia="Times New Roman" w:cstheme="minorHAnsi"/>
                <w:color w:val="000000"/>
                <w:sz w:val="16"/>
                <w:szCs w:val="16"/>
              </w:rPr>
              <w:t>PR255</w:t>
            </w:r>
          </w:p>
        </w:tc>
        <w:tc>
          <w:tcPr>
            <w:tcW w:w="23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4F4F4"/>
          </w:tcPr>
          <w:p w14:paraId="6C9F9834" w14:textId="5B2D9F18" w:rsidR="004A7393" w:rsidRPr="00BD7C25" w:rsidRDefault="004A7393" w:rsidP="004A7393">
            <w:pPr>
              <w:widowControl w:val="0"/>
              <w:spacing w:after="0" w:line="240" w:lineRule="auto"/>
              <w:rPr>
                <w:rFonts w:cstheme="minorHAnsi"/>
                <w:sz w:val="16"/>
                <w:szCs w:val="16"/>
              </w:rPr>
            </w:pPr>
            <w:r w:rsidRPr="00BD7C25">
              <w:rPr>
                <w:rFonts w:eastAsia="Times New Roman" w:cstheme="minorHAnsi"/>
                <w:color w:val="000000"/>
                <w:sz w:val="16"/>
                <w:szCs w:val="16"/>
              </w:rPr>
              <w:t>CB15N Δ</w:t>
            </w:r>
            <w:r w:rsidRPr="00BD7C25">
              <w:rPr>
                <w:rFonts w:eastAsia="Times New Roman" w:cstheme="minorHAnsi"/>
                <w:i/>
                <w:iCs/>
                <w:color w:val="000000"/>
                <w:sz w:val="16"/>
                <w:szCs w:val="16"/>
              </w:rPr>
              <w:t>nagK</w:t>
            </w:r>
          </w:p>
        </w:tc>
        <w:tc>
          <w:tcPr>
            <w:tcW w:w="45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4F4F4"/>
          </w:tcPr>
          <w:p w14:paraId="419F03B1" w14:textId="003D4DD7" w:rsidR="004A7393" w:rsidRPr="00BD7C25" w:rsidRDefault="004A7393" w:rsidP="004A7393">
            <w:pPr>
              <w:widowControl w:val="0"/>
              <w:spacing w:after="0" w:line="240" w:lineRule="auto"/>
              <w:rPr>
                <w:rFonts w:cstheme="minorHAnsi"/>
                <w:color w:val="000000"/>
                <w:sz w:val="16"/>
                <w:szCs w:val="16"/>
                <w:lang w:val="en-US"/>
              </w:rPr>
            </w:pPr>
            <w:r w:rsidRPr="00BD7C25"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  <w:t xml:space="preserve">In-frame deletion of </w:t>
            </w:r>
            <w:r w:rsidRPr="00BD7C25">
              <w:rPr>
                <w:rFonts w:eastAsia="Times New Roman" w:cstheme="minorHAnsi"/>
                <w:i/>
                <w:iCs/>
                <w:color w:val="000000"/>
                <w:sz w:val="16"/>
                <w:szCs w:val="16"/>
                <w:lang w:val="en-US"/>
              </w:rPr>
              <w:t>nagK</w:t>
            </w:r>
            <w:r w:rsidRPr="00BD7C25"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  <w:t xml:space="preserve"> in CB15N using pPR122</w:t>
            </w:r>
          </w:p>
        </w:tc>
        <w:tc>
          <w:tcPr>
            <w:tcW w:w="1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6" w:space="0" w:color="auto"/>
            </w:tcBorders>
            <w:shd w:val="clear" w:color="auto" w:fill="F4F4F4"/>
          </w:tcPr>
          <w:p w14:paraId="0C5D806F" w14:textId="4F4960CF" w:rsidR="004A7393" w:rsidRPr="00BD7C25" w:rsidRDefault="004A7393" w:rsidP="004A7393">
            <w:pPr>
              <w:widowControl w:val="0"/>
              <w:spacing w:after="0" w:line="240" w:lineRule="auto"/>
              <w:rPr>
                <w:rFonts w:cstheme="minorHAnsi"/>
                <w:sz w:val="16"/>
                <w:szCs w:val="16"/>
                <w:lang w:val="en-US"/>
              </w:rPr>
            </w:pPr>
            <w:r>
              <w:rPr>
                <w:rFonts w:cstheme="minorHAnsi"/>
                <w:sz w:val="16"/>
                <w:szCs w:val="16"/>
              </w:rPr>
              <w:t>This study</w:t>
            </w:r>
          </w:p>
        </w:tc>
      </w:tr>
      <w:tr w:rsidR="004A7393" w:rsidRPr="00BD7C25" w14:paraId="59F01AF8" w14:textId="77777777" w:rsidTr="00111A23">
        <w:tc>
          <w:tcPr>
            <w:tcW w:w="1170" w:type="dxa"/>
            <w:tcBorders>
              <w:top w:val="single" w:sz="4" w:space="0" w:color="auto"/>
              <w:left w:val="single" w:sz="6" w:space="0" w:color="auto"/>
              <w:bottom w:val="single" w:sz="4" w:space="0" w:color="auto"/>
              <w:right w:val="single" w:sz="4" w:space="0" w:color="auto"/>
            </w:tcBorders>
            <w:shd w:val="clear" w:color="auto" w:fill="F4F4F4"/>
          </w:tcPr>
          <w:p w14:paraId="4D968F95" w14:textId="4ADFD6B8" w:rsidR="004A7393" w:rsidRPr="00BD7C25" w:rsidRDefault="004A7393" w:rsidP="004A7393">
            <w:pPr>
              <w:widowControl w:val="0"/>
              <w:spacing w:after="0" w:line="240" w:lineRule="auto"/>
              <w:rPr>
                <w:rFonts w:cstheme="minorHAnsi"/>
                <w:sz w:val="16"/>
                <w:szCs w:val="16"/>
              </w:rPr>
            </w:pPr>
            <w:r w:rsidRPr="00BD7C25">
              <w:rPr>
                <w:rFonts w:eastAsia="Times New Roman" w:cstheme="minorHAnsi"/>
                <w:color w:val="000000"/>
                <w:sz w:val="16"/>
                <w:szCs w:val="16"/>
              </w:rPr>
              <w:t>PR256</w:t>
            </w:r>
          </w:p>
        </w:tc>
        <w:tc>
          <w:tcPr>
            <w:tcW w:w="23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4F4F4"/>
          </w:tcPr>
          <w:p w14:paraId="240F30A1" w14:textId="083D31BB" w:rsidR="004A7393" w:rsidRPr="00BD7C25" w:rsidRDefault="004A7393" w:rsidP="004A7393">
            <w:pPr>
              <w:widowControl w:val="0"/>
              <w:spacing w:after="0" w:line="240" w:lineRule="auto"/>
              <w:rPr>
                <w:rFonts w:cstheme="minorHAnsi"/>
                <w:sz w:val="16"/>
                <w:szCs w:val="16"/>
              </w:rPr>
            </w:pPr>
            <w:r w:rsidRPr="00BD7C25">
              <w:rPr>
                <w:rFonts w:eastAsia="Times New Roman" w:cstheme="minorHAnsi"/>
                <w:color w:val="000000"/>
                <w:sz w:val="16"/>
                <w:szCs w:val="16"/>
              </w:rPr>
              <w:t>CB15N Δ</w:t>
            </w:r>
            <w:r w:rsidRPr="00BD7C25">
              <w:rPr>
                <w:rFonts w:eastAsia="Times New Roman" w:cstheme="minorHAnsi"/>
                <w:i/>
                <w:iCs/>
                <w:color w:val="000000"/>
                <w:sz w:val="16"/>
                <w:szCs w:val="16"/>
              </w:rPr>
              <w:t>nagA1</w:t>
            </w:r>
          </w:p>
        </w:tc>
        <w:tc>
          <w:tcPr>
            <w:tcW w:w="45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4F4F4"/>
          </w:tcPr>
          <w:p w14:paraId="75C960BC" w14:textId="2EA98F7A" w:rsidR="004A7393" w:rsidRPr="00BD7C25" w:rsidRDefault="004A7393" w:rsidP="004A7393">
            <w:pPr>
              <w:widowControl w:val="0"/>
              <w:spacing w:after="0" w:line="240" w:lineRule="auto"/>
              <w:rPr>
                <w:rFonts w:cstheme="minorHAnsi"/>
                <w:color w:val="000000"/>
                <w:sz w:val="16"/>
                <w:szCs w:val="16"/>
                <w:lang w:val="en-US"/>
              </w:rPr>
            </w:pPr>
            <w:r w:rsidRPr="00BD7C25"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  <w:t xml:space="preserve">In-frame deletion of </w:t>
            </w:r>
            <w:r w:rsidRPr="00BD7C25">
              <w:rPr>
                <w:rFonts w:eastAsia="Times New Roman" w:cstheme="minorHAnsi"/>
                <w:i/>
                <w:iCs/>
                <w:color w:val="000000"/>
                <w:sz w:val="16"/>
                <w:szCs w:val="16"/>
                <w:lang w:val="en-US"/>
              </w:rPr>
              <w:t>nagA1</w:t>
            </w:r>
            <w:r w:rsidRPr="00BD7C25"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  <w:t xml:space="preserve"> in CB15N using pPR123</w:t>
            </w:r>
          </w:p>
        </w:tc>
        <w:tc>
          <w:tcPr>
            <w:tcW w:w="1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6" w:space="0" w:color="auto"/>
            </w:tcBorders>
            <w:shd w:val="clear" w:color="auto" w:fill="F4F4F4"/>
          </w:tcPr>
          <w:p w14:paraId="4990FABE" w14:textId="6ABC895D" w:rsidR="004A7393" w:rsidRPr="00BD7C25" w:rsidRDefault="004A7393" w:rsidP="004A7393">
            <w:pPr>
              <w:widowControl w:val="0"/>
              <w:spacing w:after="0" w:line="240" w:lineRule="auto"/>
              <w:rPr>
                <w:rFonts w:cstheme="minorHAnsi"/>
                <w:sz w:val="16"/>
                <w:szCs w:val="16"/>
                <w:lang w:val="en-US"/>
              </w:rPr>
            </w:pPr>
            <w:r>
              <w:rPr>
                <w:rFonts w:cstheme="minorHAnsi"/>
                <w:sz w:val="16"/>
                <w:szCs w:val="16"/>
              </w:rPr>
              <w:t>This study</w:t>
            </w:r>
          </w:p>
        </w:tc>
      </w:tr>
      <w:tr w:rsidR="004A7393" w:rsidRPr="00BD7C25" w14:paraId="490FEE96" w14:textId="77777777" w:rsidTr="00111A23">
        <w:tc>
          <w:tcPr>
            <w:tcW w:w="1170" w:type="dxa"/>
            <w:tcBorders>
              <w:top w:val="single" w:sz="4" w:space="0" w:color="auto"/>
              <w:left w:val="single" w:sz="6" w:space="0" w:color="auto"/>
              <w:bottom w:val="single" w:sz="4" w:space="0" w:color="auto"/>
              <w:right w:val="single" w:sz="4" w:space="0" w:color="auto"/>
            </w:tcBorders>
            <w:shd w:val="clear" w:color="auto" w:fill="F4F4F4"/>
          </w:tcPr>
          <w:p w14:paraId="06D5A15E" w14:textId="39F20C2B" w:rsidR="004A7393" w:rsidRPr="00BD7C25" w:rsidRDefault="004A7393" w:rsidP="004A7393">
            <w:pPr>
              <w:widowControl w:val="0"/>
              <w:spacing w:after="0" w:line="240" w:lineRule="auto"/>
              <w:rPr>
                <w:rFonts w:cstheme="minorHAnsi"/>
                <w:sz w:val="16"/>
                <w:szCs w:val="16"/>
              </w:rPr>
            </w:pPr>
            <w:r w:rsidRPr="00BD7C25">
              <w:rPr>
                <w:rFonts w:eastAsia="Times New Roman" w:cstheme="minorHAnsi"/>
                <w:color w:val="000000"/>
                <w:sz w:val="16"/>
                <w:szCs w:val="16"/>
              </w:rPr>
              <w:t>PR257</w:t>
            </w:r>
          </w:p>
        </w:tc>
        <w:tc>
          <w:tcPr>
            <w:tcW w:w="23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4F4F4"/>
          </w:tcPr>
          <w:p w14:paraId="4C9C5323" w14:textId="15C9A717" w:rsidR="004A7393" w:rsidRPr="00BD7C25" w:rsidRDefault="004A7393" w:rsidP="004A7393">
            <w:pPr>
              <w:widowControl w:val="0"/>
              <w:spacing w:after="0" w:line="240" w:lineRule="auto"/>
              <w:rPr>
                <w:rFonts w:cstheme="minorHAnsi"/>
                <w:sz w:val="16"/>
                <w:szCs w:val="16"/>
              </w:rPr>
            </w:pPr>
            <w:r w:rsidRPr="00BD7C25">
              <w:rPr>
                <w:rFonts w:eastAsia="Times New Roman" w:cstheme="minorHAnsi"/>
                <w:color w:val="000000"/>
                <w:sz w:val="16"/>
                <w:szCs w:val="16"/>
              </w:rPr>
              <w:t>CB15N Δ</w:t>
            </w:r>
            <w:r w:rsidRPr="00BD7C25">
              <w:rPr>
                <w:rFonts w:eastAsia="Times New Roman" w:cstheme="minorHAnsi"/>
                <w:i/>
                <w:iCs/>
                <w:color w:val="000000"/>
                <w:sz w:val="16"/>
                <w:szCs w:val="16"/>
              </w:rPr>
              <w:t>nagA2</w:t>
            </w:r>
          </w:p>
        </w:tc>
        <w:tc>
          <w:tcPr>
            <w:tcW w:w="45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4F4F4"/>
          </w:tcPr>
          <w:p w14:paraId="242E4434" w14:textId="741BCC2F" w:rsidR="004A7393" w:rsidRPr="00BD7C25" w:rsidRDefault="004A7393" w:rsidP="004A7393">
            <w:pPr>
              <w:widowControl w:val="0"/>
              <w:spacing w:after="0" w:line="240" w:lineRule="auto"/>
              <w:rPr>
                <w:rFonts w:cstheme="minorHAnsi"/>
                <w:color w:val="000000"/>
                <w:sz w:val="16"/>
                <w:szCs w:val="16"/>
                <w:lang w:val="en-US"/>
              </w:rPr>
            </w:pPr>
            <w:r w:rsidRPr="00BD7C25"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  <w:t xml:space="preserve">In-frame deletion of </w:t>
            </w:r>
            <w:r w:rsidRPr="00BD7C25">
              <w:rPr>
                <w:rFonts w:eastAsia="Times New Roman" w:cstheme="minorHAnsi"/>
                <w:i/>
                <w:iCs/>
                <w:color w:val="000000"/>
                <w:sz w:val="16"/>
                <w:szCs w:val="16"/>
                <w:lang w:val="en-US"/>
              </w:rPr>
              <w:t xml:space="preserve">nagA2 </w:t>
            </w:r>
            <w:r w:rsidRPr="00BD7C25"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  <w:t>in CB15N using pPR124</w:t>
            </w:r>
          </w:p>
        </w:tc>
        <w:tc>
          <w:tcPr>
            <w:tcW w:w="1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6" w:space="0" w:color="auto"/>
            </w:tcBorders>
            <w:shd w:val="clear" w:color="auto" w:fill="F4F4F4"/>
          </w:tcPr>
          <w:p w14:paraId="1DFB343E" w14:textId="178CEF5A" w:rsidR="004A7393" w:rsidRPr="00BD7C25" w:rsidRDefault="004A7393" w:rsidP="004A7393">
            <w:pPr>
              <w:widowControl w:val="0"/>
              <w:spacing w:after="0" w:line="240" w:lineRule="auto"/>
              <w:rPr>
                <w:rFonts w:cstheme="minorHAnsi"/>
                <w:sz w:val="16"/>
                <w:szCs w:val="16"/>
                <w:lang w:val="en-US"/>
              </w:rPr>
            </w:pPr>
            <w:r>
              <w:rPr>
                <w:rFonts w:cstheme="minorHAnsi"/>
                <w:sz w:val="16"/>
                <w:szCs w:val="16"/>
              </w:rPr>
              <w:t>This study</w:t>
            </w:r>
          </w:p>
        </w:tc>
      </w:tr>
      <w:tr w:rsidR="004A7393" w:rsidRPr="00BD7C25" w14:paraId="70294804" w14:textId="77777777" w:rsidTr="00111A23">
        <w:tc>
          <w:tcPr>
            <w:tcW w:w="1170" w:type="dxa"/>
            <w:tcBorders>
              <w:top w:val="single" w:sz="4" w:space="0" w:color="auto"/>
              <w:left w:val="single" w:sz="6" w:space="0" w:color="auto"/>
              <w:bottom w:val="single" w:sz="4" w:space="0" w:color="auto"/>
              <w:right w:val="single" w:sz="4" w:space="0" w:color="auto"/>
            </w:tcBorders>
            <w:shd w:val="clear" w:color="auto" w:fill="F4F4F4"/>
          </w:tcPr>
          <w:p w14:paraId="03AFE9B9" w14:textId="69751511" w:rsidR="004A7393" w:rsidRPr="00BD7C25" w:rsidRDefault="004A7393" w:rsidP="004A7393">
            <w:pPr>
              <w:widowControl w:val="0"/>
              <w:spacing w:after="0" w:line="240" w:lineRule="auto"/>
              <w:rPr>
                <w:rFonts w:cstheme="minorHAnsi"/>
                <w:sz w:val="16"/>
                <w:szCs w:val="16"/>
              </w:rPr>
            </w:pPr>
            <w:r w:rsidRPr="00BD7C25">
              <w:rPr>
                <w:rFonts w:eastAsia="Times New Roman" w:cstheme="minorHAnsi"/>
                <w:color w:val="000000"/>
                <w:sz w:val="16"/>
                <w:szCs w:val="16"/>
              </w:rPr>
              <w:t>PR258</w:t>
            </w:r>
          </w:p>
        </w:tc>
        <w:tc>
          <w:tcPr>
            <w:tcW w:w="23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4F4F4"/>
          </w:tcPr>
          <w:p w14:paraId="0EA621F2" w14:textId="4BB61FE4" w:rsidR="004A7393" w:rsidRPr="00BD7C25" w:rsidRDefault="004A7393" w:rsidP="004A7393">
            <w:pPr>
              <w:widowControl w:val="0"/>
              <w:spacing w:after="0" w:line="240" w:lineRule="auto"/>
              <w:rPr>
                <w:rFonts w:cstheme="minorHAnsi"/>
                <w:sz w:val="16"/>
                <w:szCs w:val="16"/>
              </w:rPr>
            </w:pPr>
            <w:r w:rsidRPr="00BD7C25">
              <w:rPr>
                <w:rFonts w:eastAsia="Times New Roman" w:cstheme="minorHAnsi"/>
                <w:color w:val="000000"/>
                <w:sz w:val="16"/>
                <w:szCs w:val="16"/>
              </w:rPr>
              <w:t>CB15N Δ</w:t>
            </w:r>
            <w:r w:rsidRPr="00BD7C25">
              <w:rPr>
                <w:rFonts w:eastAsia="Times New Roman" w:cstheme="minorHAnsi"/>
                <w:i/>
                <w:iCs/>
                <w:color w:val="000000"/>
                <w:sz w:val="16"/>
                <w:szCs w:val="16"/>
              </w:rPr>
              <w:t xml:space="preserve">amiR </w:t>
            </w:r>
            <w:r w:rsidRPr="00BD7C25">
              <w:rPr>
                <w:rFonts w:eastAsia="Times New Roman" w:cstheme="minorHAnsi"/>
                <w:color w:val="000000"/>
                <w:sz w:val="16"/>
                <w:szCs w:val="16"/>
              </w:rPr>
              <w:t>Δ</w:t>
            </w:r>
            <w:r w:rsidRPr="00BD7C25">
              <w:rPr>
                <w:rFonts w:eastAsia="Times New Roman" w:cstheme="minorHAnsi"/>
                <w:i/>
                <w:iCs/>
                <w:color w:val="000000"/>
                <w:sz w:val="16"/>
                <w:szCs w:val="16"/>
              </w:rPr>
              <w:t>traX</w:t>
            </w:r>
          </w:p>
        </w:tc>
        <w:tc>
          <w:tcPr>
            <w:tcW w:w="45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4F4F4"/>
          </w:tcPr>
          <w:p w14:paraId="1670FC2F" w14:textId="24F24B31" w:rsidR="004A7393" w:rsidRPr="00BD7C25" w:rsidRDefault="004A7393" w:rsidP="004A7393">
            <w:pPr>
              <w:widowControl w:val="0"/>
              <w:spacing w:after="0" w:line="240" w:lineRule="auto"/>
              <w:rPr>
                <w:rFonts w:cstheme="minorHAnsi"/>
                <w:color w:val="000000"/>
                <w:sz w:val="16"/>
                <w:szCs w:val="16"/>
                <w:lang w:val="en-US"/>
              </w:rPr>
            </w:pPr>
            <w:r w:rsidRPr="00BD7C25"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  <w:t xml:space="preserve">In-Frame deletion of </w:t>
            </w:r>
            <w:r w:rsidRPr="00BD7C25">
              <w:rPr>
                <w:rFonts w:eastAsia="Times New Roman" w:cstheme="minorHAnsi"/>
                <w:i/>
                <w:iCs/>
                <w:color w:val="000000"/>
                <w:sz w:val="16"/>
                <w:szCs w:val="16"/>
                <w:lang w:val="en-US"/>
              </w:rPr>
              <w:t xml:space="preserve">amiR </w:t>
            </w:r>
            <w:r w:rsidRPr="00BD7C25"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  <w:t xml:space="preserve">and </w:t>
            </w:r>
            <w:r w:rsidRPr="00BD7C25">
              <w:rPr>
                <w:rFonts w:eastAsia="Times New Roman" w:cstheme="minorHAnsi"/>
                <w:i/>
                <w:iCs/>
                <w:color w:val="000000"/>
                <w:sz w:val="16"/>
                <w:szCs w:val="16"/>
                <w:lang w:val="en-US"/>
              </w:rPr>
              <w:t>traX</w:t>
            </w:r>
            <w:r w:rsidRPr="00BD7C25"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  <w:t xml:space="preserve"> in CB15N using pPR127</w:t>
            </w:r>
          </w:p>
        </w:tc>
        <w:tc>
          <w:tcPr>
            <w:tcW w:w="1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6" w:space="0" w:color="auto"/>
            </w:tcBorders>
            <w:shd w:val="clear" w:color="auto" w:fill="F4F4F4"/>
          </w:tcPr>
          <w:p w14:paraId="0787648E" w14:textId="37336D5B" w:rsidR="004A7393" w:rsidRPr="00BD7C25" w:rsidRDefault="004A7393" w:rsidP="004A7393">
            <w:pPr>
              <w:widowControl w:val="0"/>
              <w:spacing w:after="0" w:line="240" w:lineRule="auto"/>
              <w:rPr>
                <w:rFonts w:cstheme="minorHAnsi"/>
                <w:sz w:val="16"/>
                <w:szCs w:val="16"/>
                <w:lang w:val="en-US"/>
              </w:rPr>
            </w:pPr>
            <w:r>
              <w:rPr>
                <w:rFonts w:cstheme="minorHAnsi"/>
                <w:sz w:val="16"/>
                <w:szCs w:val="16"/>
              </w:rPr>
              <w:t>This study</w:t>
            </w:r>
          </w:p>
        </w:tc>
      </w:tr>
      <w:tr w:rsidR="004A7393" w:rsidRPr="00BD7C25" w14:paraId="63B00B4C" w14:textId="77777777" w:rsidTr="00111A23">
        <w:tc>
          <w:tcPr>
            <w:tcW w:w="1170" w:type="dxa"/>
            <w:tcBorders>
              <w:top w:val="single" w:sz="4" w:space="0" w:color="auto"/>
              <w:left w:val="single" w:sz="6" w:space="0" w:color="auto"/>
              <w:bottom w:val="single" w:sz="4" w:space="0" w:color="auto"/>
              <w:right w:val="single" w:sz="4" w:space="0" w:color="auto"/>
            </w:tcBorders>
            <w:shd w:val="clear" w:color="auto" w:fill="F4F4F4"/>
          </w:tcPr>
          <w:p w14:paraId="45CBAC89" w14:textId="7E3B56B6" w:rsidR="004A7393" w:rsidRPr="00BD7C25" w:rsidRDefault="004A7393" w:rsidP="004A7393">
            <w:pPr>
              <w:widowControl w:val="0"/>
              <w:spacing w:after="0" w:line="240" w:lineRule="auto"/>
              <w:rPr>
                <w:rFonts w:eastAsia="Times New Roman" w:cstheme="minorHAnsi"/>
                <w:color w:val="000000"/>
                <w:sz w:val="16"/>
                <w:szCs w:val="16"/>
                <w:lang w:val="en-US" w:eastAsia="de-DE"/>
              </w:rPr>
            </w:pPr>
            <w:r w:rsidRPr="00BD7C25">
              <w:rPr>
                <w:rFonts w:eastAsia="Times New Roman" w:cstheme="minorHAnsi"/>
                <w:color w:val="000000"/>
                <w:sz w:val="16"/>
                <w:szCs w:val="16"/>
              </w:rPr>
              <w:t>PR260</w:t>
            </w:r>
          </w:p>
        </w:tc>
        <w:tc>
          <w:tcPr>
            <w:tcW w:w="23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4F4F4"/>
          </w:tcPr>
          <w:p w14:paraId="31A6E7CD" w14:textId="457A81FF" w:rsidR="004A7393" w:rsidRPr="00BD7C25" w:rsidRDefault="004A7393" w:rsidP="004A7393">
            <w:pPr>
              <w:widowControl w:val="0"/>
              <w:spacing w:after="0" w:line="240" w:lineRule="auto"/>
              <w:rPr>
                <w:rFonts w:eastAsia="Times New Roman" w:cstheme="minorHAnsi"/>
                <w:color w:val="000000"/>
                <w:sz w:val="16"/>
                <w:szCs w:val="16"/>
                <w:lang w:val="en-US" w:eastAsia="de-DE"/>
              </w:rPr>
            </w:pPr>
            <w:r w:rsidRPr="00BD7C25">
              <w:rPr>
                <w:rFonts w:eastAsia="Times New Roman" w:cstheme="minorHAnsi"/>
                <w:color w:val="000000"/>
                <w:sz w:val="16"/>
                <w:szCs w:val="16"/>
              </w:rPr>
              <w:t>CB15N Δ</w:t>
            </w:r>
            <w:r w:rsidRPr="00BD7C25">
              <w:rPr>
                <w:rFonts w:eastAsia="Times New Roman" w:cstheme="minorHAnsi"/>
                <w:i/>
                <w:iCs/>
                <w:color w:val="000000"/>
                <w:sz w:val="16"/>
                <w:szCs w:val="16"/>
              </w:rPr>
              <w:t>amiR</w:t>
            </w:r>
            <w:r w:rsidRPr="00BD7C25">
              <w:rPr>
                <w:rFonts w:eastAsia="Times New Roman" w:cstheme="minorHAnsi"/>
                <w:color w:val="000000"/>
                <w:sz w:val="16"/>
                <w:szCs w:val="16"/>
              </w:rPr>
              <w:t xml:space="preserve"> Δ</w:t>
            </w:r>
            <w:r w:rsidRPr="00BD7C25">
              <w:rPr>
                <w:rFonts w:eastAsia="Times New Roman" w:cstheme="minorHAnsi"/>
                <w:i/>
                <w:iCs/>
                <w:color w:val="000000"/>
                <w:sz w:val="16"/>
                <w:szCs w:val="16"/>
              </w:rPr>
              <w:t>sdpA</w:t>
            </w:r>
          </w:p>
        </w:tc>
        <w:tc>
          <w:tcPr>
            <w:tcW w:w="45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4F4F4"/>
          </w:tcPr>
          <w:p w14:paraId="6B1769C1" w14:textId="07D9F379" w:rsidR="004A7393" w:rsidRPr="00BD7C25" w:rsidRDefault="004A7393" w:rsidP="004A7393">
            <w:pPr>
              <w:widowControl w:val="0"/>
              <w:spacing w:after="0" w:line="240" w:lineRule="auto"/>
              <w:rPr>
                <w:rFonts w:eastAsia="Times New Roman" w:cstheme="minorHAnsi"/>
                <w:color w:val="000000"/>
                <w:sz w:val="16"/>
                <w:szCs w:val="16"/>
                <w:lang w:val="en-US" w:eastAsia="de-DE"/>
              </w:rPr>
            </w:pPr>
            <w:r w:rsidRPr="00BD7C25"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  <w:t xml:space="preserve">In-frame deletion of </w:t>
            </w:r>
            <w:r w:rsidRPr="00BD7C25">
              <w:rPr>
                <w:rFonts w:eastAsia="Times New Roman" w:cstheme="minorHAnsi"/>
                <w:i/>
                <w:iCs/>
                <w:color w:val="000000"/>
                <w:sz w:val="16"/>
                <w:szCs w:val="16"/>
                <w:lang w:val="en-US"/>
              </w:rPr>
              <w:t xml:space="preserve">amiR </w:t>
            </w:r>
            <w:r w:rsidRPr="00BD7C25"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  <w:t>in AM399 using pPR029</w:t>
            </w:r>
          </w:p>
        </w:tc>
        <w:tc>
          <w:tcPr>
            <w:tcW w:w="1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6" w:space="0" w:color="auto"/>
            </w:tcBorders>
            <w:shd w:val="clear" w:color="auto" w:fill="F4F4F4"/>
          </w:tcPr>
          <w:p w14:paraId="7C40F97C" w14:textId="7D6223AC" w:rsidR="004A7393" w:rsidRPr="00BD7C25" w:rsidRDefault="004A7393" w:rsidP="004A7393">
            <w:pPr>
              <w:widowControl w:val="0"/>
              <w:spacing w:after="0" w:line="240" w:lineRule="auto"/>
              <w:rPr>
                <w:rFonts w:eastAsia="Times New Roman" w:cstheme="minorHAnsi"/>
                <w:color w:val="000000"/>
                <w:sz w:val="16"/>
                <w:szCs w:val="16"/>
                <w:lang w:val="en-US" w:eastAsia="de-DE"/>
              </w:rPr>
            </w:pPr>
            <w:r>
              <w:rPr>
                <w:rFonts w:cstheme="minorHAnsi"/>
                <w:sz w:val="16"/>
                <w:szCs w:val="16"/>
              </w:rPr>
              <w:t>This study</w:t>
            </w:r>
          </w:p>
        </w:tc>
      </w:tr>
      <w:tr w:rsidR="004A7393" w:rsidRPr="00BD7C25" w14:paraId="2F43BF81" w14:textId="77777777" w:rsidTr="00111A23">
        <w:tc>
          <w:tcPr>
            <w:tcW w:w="1170" w:type="dxa"/>
            <w:tcBorders>
              <w:top w:val="single" w:sz="4" w:space="0" w:color="auto"/>
              <w:left w:val="single" w:sz="6" w:space="0" w:color="auto"/>
              <w:bottom w:val="single" w:sz="4" w:space="0" w:color="auto"/>
              <w:right w:val="single" w:sz="4" w:space="0" w:color="auto"/>
            </w:tcBorders>
            <w:shd w:val="clear" w:color="auto" w:fill="F4F4F4"/>
          </w:tcPr>
          <w:p w14:paraId="7ABCB6A3" w14:textId="4F5E28A5" w:rsidR="004A7393" w:rsidRPr="00BD7C25" w:rsidRDefault="004A7393" w:rsidP="004A7393">
            <w:pPr>
              <w:widowControl w:val="0"/>
              <w:spacing w:after="0" w:line="240" w:lineRule="auto"/>
              <w:rPr>
                <w:rFonts w:cstheme="minorHAnsi"/>
                <w:sz w:val="16"/>
                <w:szCs w:val="16"/>
              </w:rPr>
            </w:pPr>
            <w:r w:rsidRPr="00BD7C25">
              <w:rPr>
                <w:rFonts w:eastAsia="Times New Roman" w:cstheme="minorHAnsi"/>
                <w:color w:val="000000"/>
                <w:sz w:val="16"/>
                <w:szCs w:val="16"/>
              </w:rPr>
              <w:t>PR261</w:t>
            </w:r>
          </w:p>
        </w:tc>
        <w:tc>
          <w:tcPr>
            <w:tcW w:w="23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4F4F4"/>
          </w:tcPr>
          <w:p w14:paraId="34B78EB7" w14:textId="6A4A2AEA" w:rsidR="004A7393" w:rsidRPr="00BD7C25" w:rsidRDefault="004A7393" w:rsidP="004A7393">
            <w:pPr>
              <w:widowControl w:val="0"/>
              <w:spacing w:after="0" w:line="240" w:lineRule="auto"/>
              <w:rPr>
                <w:rFonts w:cstheme="minorHAnsi"/>
                <w:sz w:val="16"/>
                <w:szCs w:val="16"/>
                <w:lang w:val="en-US"/>
              </w:rPr>
            </w:pPr>
            <w:r w:rsidRPr="00BD7C25">
              <w:rPr>
                <w:rFonts w:eastAsia="Times New Roman" w:cstheme="minorHAnsi"/>
                <w:color w:val="000000"/>
                <w:sz w:val="16"/>
                <w:szCs w:val="16"/>
              </w:rPr>
              <w:t>CB15N Δ</w:t>
            </w:r>
            <w:r w:rsidRPr="00BD7C25">
              <w:rPr>
                <w:rFonts w:eastAsia="Times New Roman" w:cstheme="minorHAnsi"/>
                <w:i/>
                <w:iCs/>
                <w:color w:val="000000"/>
                <w:sz w:val="16"/>
                <w:szCs w:val="16"/>
              </w:rPr>
              <w:t xml:space="preserve">amgK </w:t>
            </w:r>
            <w:r w:rsidRPr="00BD7C25">
              <w:rPr>
                <w:rFonts w:eastAsia="Times New Roman" w:cstheme="minorHAnsi"/>
                <w:color w:val="000000"/>
                <w:sz w:val="16"/>
                <w:szCs w:val="16"/>
              </w:rPr>
              <w:t>Δ</w:t>
            </w:r>
            <w:r w:rsidRPr="00BD7C25">
              <w:rPr>
                <w:rFonts w:eastAsia="Times New Roman" w:cstheme="minorHAnsi"/>
                <w:i/>
                <w:iCs/>
                <w:color w:val="000000"/>
                <w:sz w:val="16"/>
                <w:szCs w:val="16"/>
              </w:rPr>
              <w:t>nagK</w:t>
            </w:r>
          </w:p>
        </w:tc>
        <w:tc>
          <w:tcPr>
            <w:tcW w:w="45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4F4F4"/>
          </w:tcPr>
          <w:p w14:paraId="00EAD3EF" w14:textId="3A5D3F34" w:rsidR="004A7393" w:rsidRPr="00BD7C25" w:rsidRDefault="004A7393" w:rsidP="004A7393">
            <w:pPr>
              <w:widowControl w:val="0"/>
              <w:spacing w:after="0" w:line="240" w:lineRule="auto"/>
              <w:rPr>
                <w:rFonts w:cstheme="minorHAnsi"/>
                <w:color w:val="000000"/>
                <w:sz w:val="16"/>
                <w:szCs w:val="16"/>
                <w:lang w:val="en-US"/>
              </w:rPr>
            </w:pPr>
            <w:r w:rsidRPr="00BD7C25"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  <w:t xml:space="preserve">In-frame deletion of </w:t>
            </w:r>
            <w:r w:rsidRPr="00BD7C25">
              <w:rPr>
                <w:rFonts w:eastAsia="Times New Roman" w:cstheme="minorHAnsi"/>
                <w:i/>
                <w:iCs/>
                <w:color w:val="000000"/>
                <w:sz w:val="16"/>
                <w:szCs w:val="16"/>
                <w:lang w:val="en-US"/>
              </w:rPr>
              <w:t>amgK</w:t>
            </w:r>
            <w:r w:rsidRPr="00BD7C25"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  <w:t xml:space="preserve"> in PRPR255 using pPR128</w:t>
            </w:r>
          </w:p>
        </w:tc>
        <w:tc>
          <w:tcPr>
            <w:tcW w:w="1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6" w:space="0" w:color="auto"/>
            </w:tcBorders>
            <w:shd w:val="clear" w:color="auto" w:fill="F4F4F4"/>
          </w:tcPr>
          <w:p w14:paraId="4BD115F2" w14:textId="42930575" w:rsidR="004A7393" w:rsidRPr="00BD7C25" w:rsidRDefault="004A7393" w:rsidP="004A7393">
            <w:pPr>
              <w:widowControl w:val="0"/>
              <w:spacing w:after="0" w:line="240" w:lineRule="auto"/>
              <w:rPr>
                <w:rFonts w:cstheme="minorHAnsi"/>
                <w:sz w:val="16"/>
                <w:szCs w:val="16"/>
                <w:lang w:val="en-US"/>
              </w:rPr>
            </w:pPr>
            <w:r>
              <w:rPr>
                <w:rFonts w:cstheme="minorHAnsi"/>
                <w:sz w:val="16"/>
                <w:szCs w:val="16"/>
              </w:rPr>
              <w:t>This study</w:t>
            </w:r>
          </w:p>
        </w:tc>
      </w:tr>
      <w:tr w:rsidR="004A7393" w:rsidRPr="00BD7C25" w14:paraId="01FECD94" w14:textId="77777777" w:rsidTr="00111A23">
        <w:tc>
          <w:tcPr>
            <w:tcW w:w="1170" w:type="dxa"/>
            <w:tcBorders>
              <w:top w:val="single" w:sz="4" w:space="0" w:color="auto"/>
              <w:left w:val="single" w:sz="6" w:space="0" w:color="auto"/>
              <w:bottom w:val="single" w:sz="4" w:space="0" w:color="auto"/>
              <w:right w:val="single" w:sz="4" w:space="0" w:color="auto"/>
            </w:tcBorders>
            <w:shd w:val="clear" w:color="auto" w:fill="F4F4F4"/>
          </w:tcPr>
          <w:p w14:paraId="631ABE24" w14:textId="264E92D2" w:rsidR="004A7393" w:rsidRPr="00BD7C25" w:rsidRDefault="004A7393" w:rsidP="004A7393">
            <w:pPr>
              <w:widowControl w:val="0"/>
              <w:spacing w:after="0" w:line="240" w:lineRule="auto"/>
              <w:rPr>
                <w:rFonts w:cstheme="minorHAnsi"/>
                <w:sz w:val="16"/>
                <w:szCs w:val="16"/>
              </w:rPr>
            </w:pPr>
            <w:r w:rsidRPr="00BD7C25">
              <w:rPr>
                <w:rFonts w:eastAsia="Times New Roman" w:cstheme="minorHAnsi"/>
                <w:color w:val="000000"/>
                <w:sz w:val="16"/>
                <w:szCs w:val="16"/>
              </w:rPr>
              <w:t>PR262</w:t>
            </w:r>
          </w:p>
        </w:tc>
        <w:tc>
          <w:tcPr>
            <w:tcW w:w="23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4F4F4"/>
          </w:tcPr>
          <w:p w14:paraId="13FD4B4A" w14:textId="2F634F77" w:rsidR="004A7393" w:rsidRPr="00BD7C25" w:rsidRDefault="004A7393" w:rsidP="004A7393">
            <w:pPr>
              <w:widowControl w:val="0"/>
              <w:spacing w:after="0" w:line="240" w:lineRule="auto"/>
              <w:rPr>
                <w:rFonts w:cstheme="minorHAnsi"/>
                <w:sz w:val="16"/>
                <w:szCs w:val="16"/>
                <w:lang w:val="en-US"/>
              </w:rPr>
            </w:pPr>
            <w:r w:rsidRPr="00BD7C25">
              <w:rPr>
                <w:rFonts w:eastAsia="Times New Roman" w:cstheme="minorHAnsi"/>
                <w:color w:val="000000"/>
                <w:sz w:val="16"/>
                <w:szCs w:val="16"/>
              </w:rPr>
              <w:t>CB15N Δ</w:t>
            </w:r>
            <w:r w:rsidRPr="00BD7C25">
              <w:rPr>
                <w:rFonts w:eastAsia="Times New Roman" w:cstheme="minorHAnsi"/>
                <w:i/>
                <w:iCs/>
                <w:color w:val="000000"/>
                <w:sz w:val="16"/>
                <w:szCs w:val="16"/>
              </w:rPr>
              <w:t>amgK</w:t>
            </w:r>
          </w:p>
        </w:tc>
        <w:tc>
          <w:tcPr>
            <w:tcW w:w="45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4F4F4"/>
          </w:tcPr>
          <w:p w14:paraId="773E120C" w14:textId="0FEC6585" w:rsidR="004A7393" w:rsidRPr="00BD7C25" w:rsidRDefault="004A7393" w:rsidP="004A7393">
            <w:pPr>
              <w:widowControl w:val="0"/>
              <w:spacing w:after="0" w:line="240" w:lineRule="auto"/>
              <w:rPr>
                <w:rFonts w:cstheme="minorHAnsi"/>
                <w:color w:val="000000"/>
                <w:sz w:val="16"/>
                <w:szCs w:val="16"/>
                <w:lang w:val="en-US"/>
              </w:rPr>
            </w:pPr>
            <w:r w:rsidRPr="00BD7C25"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  <w:t xml:space="preserve">In-frame deletion of </w:t>
            </w:r>
            <w:r w:rsidRPr="00BD7C25">
              <w:rPr>
                <w:rFonts w:eastAsia="Times New Roman" w:cstheme="minorHAnsi"/>
                <w:i/>
                <w:iCs/>
                <w:color w:val="000000"/>
                <w:sz w:val="16"/>
                <w:szCs w:val="16"/>
                <w:lang w:val="en-US"/>
              </w:rPr>
              <w:t>amgK</w:t>
            </w:r>
            <w:r w:rsidRPr="00BD7C25"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  <w:t xml:space="preserve"> in CB15N using pPR128</w:t>
            </w:r>
          </w:p>
        </w:tc>
        <w:tc>
          <w:tcPr>
            <w:tcW w:w="1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6" w:space="0" w:color="auto"/>
            </w:tcBorders>
            <w:shd w:val="clear" w:color="auto" w:fill="F4F4F4"/>
          </w:tcPr>
          <w:p w14:paraId="23475118" w14:textId="76B0D487" w:rsidR="004A7393" w:rsidRPr="00BD7C25" w:rsidRDefault="004A7393" w:rsidP="004A7393">
            <w:pPr>
              <w:widowControl w:val="0"/>
              <w:spacing w:after="0" w:line="240" w:lineRule="auto"/>
              <w:rPr>
                <w:rFonts w:cstheme="minorHAnsi"/>
                <w:sz w:val="16"/>
                <w:szCs w:val="16"/>
                <w:lang w:val="en-US"/>
              </w:rPr>
            </w:pPr>
            <w:r>
              <w:rPr>
                <w:rFonts w:cstheme="minorHAnsi"/>
                <w:sz w:val="16"/>
                <w:szCs w:val="16"/>
              </w:rPr>
              <w:t>This study</w:t>
            </w:r>
          </w:p>
        </w:tc>
      </w:tr>
      <w:tr w:rsidR="004A7393" w:rsidRPr="00BD7C25" w14:paraId="1AA652DF" w14:textId="77777777" w:rsidTr="00111A23">
        <w:tc>
          <w:tcPr>
            <w:tcW w:w="1170" w:type="dxa"/>
            <w:tcBorders>
              <w:top w:val="single" w:sz="4" w:space="0" w:color="auto"/>
              <w:left w:val="single" w:sz="6" w:space="0" w:color="auto"/>
              <w:bottom w:val="single" w:sz="4" w:space="0" w:color="auto"/>
              <w:right w:val="single" w:sz="4" w:space="0" w:color="auto"/>
            </w:tcBorders>
            <w:shd w:val="clear" w:color="auto" w:fill="F4F4F4"/>
          </w:tcPr>
          <w:p w14:paraId="37AE0F89" w14:textId="7AFF5842" w:rsidR="004A7393" w:rsidRPr="00BD7C25" w:rsidRDefault="004A7393" w:rsidP="004A7393">
            <w:pPr>
              <w:widowControl w:val="0"/>
              <w:spacing w:after="0" w:line="240" w:lineRule="auto"/>
              <w:rPr>
                <w:rFonts w:cstheme="minorHAnsi"/>
                <w:sz w:val="16"/>
                <w:szCs w:val="16"/>
              </w:rPr>
            </w:pPr>
            <w:r w:rsidRPr="00BD7C25">
              <w:rPr>
                <w:rFonts w:eastAsia="Times New Roman" w:cstheme="minorHAnsi"/>
                <w:color w:val="000000"/>
                <w:sz w:val="16"/>
                <w:szCs w:val="16"/>
              </w:rPr>
              <w:t>PR263</w:t>
            </w:r>
          </w:p>
        </w:tc>
        <w:tc>
          <w:tcPr>
            <w:tcW w:w="23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4F4F4"/>
          </w:tcPr>
          <w:p w14:paraId="2B96DA9B" w14:textId="30E9DDFA" w:rsidR="004A7393" w:rsidRPr="00BD7C25" w:rsidRDefault="004A7393" w:rsidP="004A7393">
            <w:pPr>
              <w:widowControl w:val="0"/>
              <w:spacing w:after="0" w:line="240" w:lineRule="auto"/>
              <w:rPr>
                <w:rFonts w:cstheme="minorHAnsi"/>
                <w:sz w:val="16"/>
                <w:szCs w:val="16"/>
              </w:rPr>
            </w:pPr>
            <w:r w:rsidRPr="00BD7C25">
              <w:rPr>
                <w:rFonts w:eastAsia="Times New Roman" w:cstheme="minorHAnsi"/>
                <w:color w:val="000000"/>
                <w:sz w:val="16"/>
                <w:szCs w:val="16"/>
              </w:rPr>
              <w:t>CB15N Δ</w:t>
            </w:r>
            <w:r w:rsidRPr="00BD7C25">
              <w:rPr>
                <w:rFonts w:eastAsia="Times New Roman" w:cstheme="minorHAnsi"/>
                <w:i/>
                <w:iCs/>
                <w:color w:val="000000"/>
                <w:sz w:val="16"/>
                <w:szCs w:val="16"/>
              </w:rPr>
              <w:t>ampG</w:t>
            </w:r>
            <w:r w:rsidRPr="00BD7C25">
              <w:rPr>
                <w:rFonts w:eastAsia="Times New Roman" w:cstheme="minorHAnsi"/>
                <w:color w:val="000000"/>
                <w:sz w:val="16"/>
                <w:szCs w:val="16"/>
              </w:rPr>
              <w:t xml:space="preserve"> P</w:t>
            </w:r>
            <w:r w:rsidRPr="00BD7C25">
              <w:rPr>
                <w:rFonts w:eastAsia="Times New Roman" w:cstheme="minorHAnsi"/>
                <w:i/>
                <w:iCs/>
                <w:color w:val="000000"/>
                <w:sz w:val="16"/>
                <w:szCs w:val="16"/>
                <w:vertAlign w:val="subscript"/>
              </w:rPr>
              <w:t>blaA-O</w:t>
            </w:r>
            <w:r w:rsidRPr="00BD7C25">
              <w:rPr>
                <w:rFonts w:eastAsia="Times New Roman" w:cstheme="minorHAnsi"/>
                <w:i/>
                <w:iCs/>
                <w:color w:val="000000"/>
                <w:sz w:val="16"/>
                <w:szCs w:val="16"/>
              </w:rPr>
              <w:t>-lacZ</w:t>
            </w:r>
          </w:p>
        </w:tc>
        <w:tc>
          <w:tcPr>
            <w:tcW w:w="45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4F4F4"/>
          </w:tcPr>
          <w:p w14:paraId="554D2BFF" w14:textId="62F0DD85" w:rsidR="004A7393" w:rsidRPr="00BD7C25" w:rsidRDefault="004A7393" w:rsidP="004A7393">
            <w:pPr>
              <w:widowControl w:val="0"/>
              <w:spacing w:after="0" w:line="240" w:lineRule="auto"/>
              <w:rPr>
                <w:rFonts w:cstheme="minorHAnsi"/>
                <w:color w:val="000000"/>
                <w:sz w:val="16"/>
                <w:szCs w:val="16"/>
                <w:lang w:val="en-US"/>
              </w:rPr>
            </w:pPr>
            <w:r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  <w:t>T</w:t>
            </w:r>
            <w:r w:rsidRPr="00BD7C25"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  <w:t>ransformation of</w:t>
            </w:r>
            <w:r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  <w:t xml:space="preserve"> PR207 </w:t>
            </w:r>
            <w:r w:rsidRPr="00BD7C25"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  <w:t>with pPR110</w:t>
            </w:r>
          </w:p>
        </w:tc>
        <w:tc>
          <w:tcPr>
            <w:tcW w:w="1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6" w:space="0" w:color="auto"/>
            </w:tcBorders>
            <w:shd w:val="clear" w:color="auto" w:fill="F4F4F4"/>
          </w:tcPr>
          <w:p w14:paraId="0C9DBE9D" w14:textId="0F96CE0D" w:rsidR="004A7393" w:rsidRPr="00BD7C25" w:rsidRDefault="004A7393" w:rsidP="004A7393">
            <w:pPr>
              <w:widowControl w:val="0"/>
              <w:spacing w:after="0" w:line="240" w:lineRule="auto"/>
              <w:rPr>
                <w:rFonts w:cstheme="minorHAnsi"/>
                <w:sz w:val="16"/>
                <w:szCs w:val="16"/>
                <w:lang w:val="en-US"/>
              </w:rPr>
            </w:pPr>
            <w:r>
              <w:rPr>
                <w:rFonts w:cstheme="minorHAnsi"/>
                <w:sz w:val="16"/>
                <w:szCs w:val="16"/>
              </w:rPr>
              <w:t>This study</w:t>
            </w:r>
          </w:p>
        </w:tc>
      </w:tr>
      <w:tr w:rsidR="004A7393" w:rsidRPr="00BD7C25" w14:paraId="41001E08" w14:textId="77777777" w:rsidTr="00111A23">
        <w:tc>
          <w:tcPr>
            <w:tcW w:w="1170" w:type="dxa"/>
            <w:tcBorders>
              <w:top w:val="single" w:sz="4" w:space="0" w:color="auto"/>
              <w:left w:val="single" w:sz="6" w:space="0" w:color="auto"/>
              <w:bottom w:val="single" w:sz="4" w:space="0" w:color="auto"/>
              <w:right w:val="single" w:sz="4" w:space="0" w:color="auto"/>
            </w:tcBorders>
            <w:shd w:val="clear" w:color="auto" w:fill="F4F4F4"/>
          </w:tcPr>
          <w:p w14:paraId="343BE6E9" w14:textId="64008A3A" w:rsidR="004A7393" w:rsidRPr="00BD7C25" w:rsidRDefault="004A7393" w:rsidP="004A7393">
            <w:pPr>
              <w:widowControl w:val="0"/>
              <w:spacing w:after="0" w:line="240" w:lineRule="auto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>
              <w:rPr>
                <w:rFonts w:eastAsia="Times New Roman" w:cstheme="minorHAnsi"/>
                <w:color w:val="000000"/>
                <w:sz w:val="16"/>
                <w:szCs w:val="16"/>
              </w:rPr>
              <w:t>PR284</w:t>
            </w:r>
          </w:p>
        </w:tc>
        <w:tc>
          <w:tcPr>
            <w:tcW w:w="23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4F4F4"/>
          </w:tcPr>
          <w:p w14:paraId="79163D0D" w14:textId="03C3CB42" w:rsidR="004A7393" w:rsidRPr="00BD7C25" w:rsidRDefault="004A7393" w:rsidP="004A7393">
            <w:pPr>
              <w:widowControl w:val="0"/>
              <w:spacing w:after="0" w:line="240" w:lineRule="auto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>
              <w:rPr>
                <w:rFonts w:eastAsia="Times New Roman" w:cstheme="minorHAnsi"/>
                <w:color w:val="000000"/>
                <w:sz w:val="16"/>
                <w:szCs w:val="16"/>
              </w:rPr>
              <w:t>CB15N Δ</w:t>
            </w:r>
            <w:r>
              <w:rPr>
                <w:rFonts w:eastAsia="Times New Roman" w:cstheme="minorHAnsi"/>
                <w:i/>
                <w:color w:val="000000"/>
                <w:sz w:val="16"/>
                <w:szCs w:val="16"/>
              </w:rPr>
              <w:t>nagZ</w:t>
            </w:r>
            <w:r>
              <w:rPr>
                <w:rFonts w:eastAsia="Times New Roman" w:cstheme="minorHAnsi"/>
                <w:color w:val="000000"/>
                <w:sz w:val="16"/>
                <w:szCs w:val="16"/>
              </w:rPr>
              <w:t xml:space="preserve"> P</w:t>
            </w:r>
            <w:r>
              <w:rPr>
                <w:rFonts w:eastAsia="Times New Roman" w:cstheme="minorHAnsi"/>
                <w:i/>
                <w:color w:val="000000"/>
                <w:sz w:val="16"/>
                <w:szCs w:val="16"/>
                <w:vertAlign w:val="subscript"/>
              </w:rPr>
              <w:t>xyl</w:t>
            </w:r>
            <w:r>
              <w:rPr>
                <w:rFonts w:eastAsia="Times New Roman" w:cstheme="minorHAnsi"/>
                <w:i/>
                <w:color w:val="000000"/>
                <w:sz w:val="16"/>
                <w:szCs w:val="16"/>
              </w:rPr>
              <w:t>::</w:t>
            </w:r>
            <w:r>
              <w:rPr>
                <w:rFonts w:eastAsia="Times New Roman" w:cstheme="minorHAnsi"/>
                <w:color w:val="000000"/>
                <w:sz w:val="16"/>
                <w:szCs w:val="16"/>
              </w:rPr>
              <w:t>P</w:t>
            </w:r>
            <w:r>
              <w:rPr>
                <w:rFonts w:eastAsia="Times New Roman" w:cstheme="minorHAnsi"/>
                <w:i/>
                <w:color w:val="000000"/>
                <w:sz w:val="16"/>
                <w:szCs w:val="16"/>
                <w:vertAlign w:val="subscript"/>
              </w:rPr>
              <w:t>xyl</w:t>
            </w:r>
            <w:r>
              <w:rPr>
                <w:rFonts w:eastAsia="Times New Roman" w:cstheme="minorHAnsi"/>
                <w:i/>
                <w:color w:val="000000"/>
                <w:sz w:val="16"/>
                <w:szCs w:val="16"/>
              </w:rPr>
              <w:t>-nagZ</w:t>
            </w:r>
          </w:p>
        </w:tc>
        <w:tc>
          <w:tcPr>
            <w:tcW w:w="45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4F4F4"/>
          </w:tcPr>
          <w:p w14:paraId="653115B4" w14:textId="095963F1" w:rsidR="004A7393" w:rsidRDefault="004A7393" w:rsidP="004A7393">
            <w:pPr>
              <w:widowControl w:val="0"/>
              <w:spacing w:after="0" w:line="240" w:lineRule="auto"/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</w:pPr>
            <w:r w:rsidRPr="005C46B3"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  <w:t>Transformation of PR</w:t>
            </w:r>
            <w:r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  <w:t>188</w:t>
            </w:r>
            <w:r w:rsidRPr="005C46B3"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  <w:t xml:space="preserve"> with pPR</w:t>
            </w:r>
            <w:r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  <w:t>137</w:t>
            </w:r>
          </w:p>
        </w:tc>
        <w:tc>
          <w:tcPr>
            <w:tcW w:w="1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6" w:space="0" w:color="auto"/>
            </w:tcBorders>
            <w:shd w:val="clear" w:color="auto" w:fill="F4F4F4"/>
          </w:tcPr>
          <w:p w14:paraId="271A8F81" w14:textId="455BDA89" w:rsidR="004A7393" w:rsidRDefault="004A7393" w:rsidP="004A7393">
            <w:pPr>
              <w:widowControl w:val="0"/>
              <w:spacing w:after="0" w:line="240" w:lineRule="auto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  <w:lang w:val="en-US"/>
              </w:rPr>
              <w:t>This study</w:t>
            </w:r>
          </w:p>
        </w:tc>
      </w:tr>
      <w:tr w:rsidR="004A7393" w:rsidRPr="00BD7C25" w14:paraId="3F680C19" w14:textId="77777777" w:rsidTr="00111A23">
        <w:tc>
          <w:tcPr>
            <w:tcW w:w="1170" w:type="dxa"/>
            <w:tcBorders>
              <w:top w:val="single" w:sz="4" w:space="0" w:color="auto"/>
              <w:left w:val="single" w:sz="6" w:space="0" w:color="auto"/>
              <w:bottom w:val="single" w:sz="4" w:space="0" w:color="auto"/>
              <w:right w:val="single" w:sz="4" w:space="0" w:color="auto"/>
            </w:tcBorders>
            <w:shd w:val="clear" w:color="auto" w:fill="F4F4F4"/>
          </w:tcPr>
          <w:p w14:paraId="74F6ED0D" w14:textId="6FDB8645" w:rsidR="004A7393" w:rsidRPr="00BD7C25" w:rsidRDefault="004A7393" w:rsidP="004A7393">
            <w:pPr>
              <w:widowControl w:val="0"/>
              <w:spacing w:after="0" w:line="240" w:lineRule="auto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>
              <w:rPr>
                <w:rFonts w:eastAsia="Times New Roman" w:cstheme="minorHAnsi"/>
                <w:color w:val="000000"/>
                <w:sz w:val="16"/>
                <w:szCs w:val="16"/>
              </w:rPr>
              <w:t>PR285</w:t>
            </w:r>
          </w:p>
        </w:tc>
        <w:tc>
          <w:tcPr>
            <w:tcW w:w="23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4F4F4"/>
          </w:tcPr>
          <w:p w14:paraId="3FF10375" w14:textId="53BAF05D" w:rsidR="004A7393" w:rsidRPr="00BD7C25" w:rsidRDefault="004A7393" w:rsidP="004A7393">
            <w:pPr>
              <w:widowControl w:val="0"/>
              <w:spacing w:after="0" w:line="240" w:lineRule="auto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>
              <w:rPr>
                <w:rFonts w:eastAsia="Times New Roman" w:cstheme="minorHAnsi"/>
                <w:color w:val="000000"/>
                <w:sz w:val="16"/>
                <w:szCs w:val="16"/>
              </w:rPr>
              <w:t>CB15N Δ</w:t>
            </w:r>
            <w:r>
              <w:rPr>
                <w:rFonts w:eastAsia="Times New Roman" w:cstheme="minorHAnsi"/>
                <w:i/>
                <w:color w:val="000000"/>
                <w:sz w:val="16"/>
                <w:szCs w:val="16"/>
              </w:rPr>
              <w:t>ampG</w:t>
            </w:r>
            <w:r>
              <w:rPr>
                <w:rFonts w:eastAsia="Times New Roman" w:cstheme="minorHAnsi"/>
                <w:color w:val="000000"/>
                <w:sz w:val="16"/>
                <w:szCs w:val="16"/>
              </w:rPr>
              <w:t xml:space="preserve"> P</w:t>
            </w:r>
            <w:r>
              <w:rPr>
                <w:rFonts w:eastAsia="Times New Roman" w:cstheme="minorHAnsi"/>
                <w:i/>
                <w:color w:val="000000"/>
                <w:sz w:val="16"/>
                <w:szCs w:val="16"/>
                <w:vertAlign w:val="subscript"/>
              </w:rPr>
              <w:t>xyl</w:t>
            </w:r>
            <w:r>
              <w:rPr>
                <w:rFonts w:eastAsia="Times New Roman" w:cstheme="minorHAnsi"/>
                <w:i/>
                <w:color w:val="000000"/>
                <w:sz w:val="16"/>
                <w:szCs w:val="16"/>
              </w:rPr>
              <w:t>::</w:t>
            </w:r>
            <w:r>
              <w:rPr>
                <w:rFonts w:eastAsia="Times New Roman" w:cstheme="minorHAnsi"/>
                <w:color w:val="000000"/>
                <w:sz w:val="16"/>
                <w:szCs w:val="16"/>
              </w:rPr>
              <w:t>P</w:t>
            </w:r>
            <w:r>
              <w:rPr>
                <w:rFonts w:eastAsia="Times New Roman" w:cstheme="minorHAnsi"/>
                <w:i/>
                <w:color w:val="000000"/>
                <w:sz w:val="16"/>
                <w:szCs w:val="16"/>
                <w:vertAlign w:val="subscript"/>
              </w:rPr>
              <w:t>xyl</w:t>
            </w:r>
            <w:r>
              <w:rPr>
                <w:rFonts w:eastAsia="Times New Roman" w:cstheme="minorHAnsi"/>
                <w:i/>
                <w:color w:val="000000"/>
                <w:sz w:val="16"/>
                <w:szCs w:val="16"/>
              </w:rPr>
              <w:t>-ampG</w:t>
            </w:r>
          </w:p>
        </w:tc>
        <w:tc>
          <w:tcPr>
            <w:tcW w:w="45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4F4F4"/>
          </w:tcPr>
          <w:p w14:paraId="1C1E8389" w14:textId="45A3FDD2" w:rsidR="004A7393" w:rsidRDefault="004A7393" w:rsidP="004A7393">
            <w:pPr>
              <w:widowControl w:val="0"/>
              <w:spacing w:after="0" w:line="240" w:lineRule="auto"/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</w:pPr>
            <w:r w:rsidRPr="005C46B3"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  <w:t>Transformation of PR</w:t>
            </w:r>
            <w:r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  <w:t>207</w:t>
            </w:r>
            <w:r w:rsidRPr="005C46B3"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  <w:t xml:space="preserve"> with pPR</w:t>
            </w:r>
            <w:r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  <w:t>119</w:t>
            </w:r>
          </w:p>
        </w:tc>
        <w:tc>
          <w:tcPr>
            <w:tcW w:w="1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6" w:space="0" w:color="auto"/>
            </w:tcBorders>
            <w:shd w:val="clear" w:color="auto" w:fill="F4F4F4"/>
          </w:tcPr>
          <w:p w14:paraId="59A8E50D" w14:textId="3F4D398E" w:rsidR="004A7393" w:rsidRDefault="004A7393" w:rsidP="004A7393">
            <w:pPr>
              <w:widowControl w:val="0"/>
              <w:spacing w:after="0" w:line="240" w:lineRule="auto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  <w:lang w:val="en-US"/>
              </w:rPr>
              <w:t>This study</w:t>
            </w:r>
          </w:p>
        </w:tc>
      </w:tr>
      <w:tr w:rsidR="004A7393" w:rsidRPr="00DB68AD" w14:paraId="6E4BBD3A" w14:textId="77777777" w:rsidTr="00111A23">
        <w:tc>
          <w:tcPr>
            <w:tcW w:w="10057" w:type="dxa"/>
            <w:gridSpan w:val="4"/>
            <w:tcBorders>
              <w:top w:val="single" w:sz="4" w:space="0" w:color="auto"/>
              <w:left w:val="single" w:sz="6" w:space="0" w:color="auto"/>
              <w:bottom w:val="single" w:sz="4" w:space="0" w:color="auto"/>
              <w:right w:val="single" w:sz="6" w:space="0" w:color="auto"/>
            </w:tcBorders>
            <w:shd w:val="clear" w:color="auto" w:fill="F4F4F4"/>
          </w:tcPr>
          <w:p w14:paraId="10716691" w14:textId="77777777" w:rsidR="004A7393" w:rsidRPr="00BD7C25" w:rsidRDefault="004A7393" w:rsidP="004A7393">
            <w:pPr>
              <w:spacing w:after="0" w:line="240" w:lineRule="auto"/>
              <w:rPr>
                <w:rFonts w:cs="Arial"/>
                <w:b/>
                <w:i/>
                <w:color w:val="000000" w:themeColor="text1"/>
                <w:sz w:val="2"/>
                <w:szCs w:val="2"/>
                <w:lang w:val="en-US"/>
              </w:rPr>
            </w:pPr>
          </w:p>
          <w:p w14:paraId="5744268A" w14:textId="77777777" w:rsidR="004A7393" w:rsidRDefault="004A7393" w:rsidP="004A7393">
            <w:pPr>
              <w:spacing w:after="0" w:line="240" w:lineRule="auto"/>
              <w:rPr>
                <w:rFonts w:cs="Arial"/>
                <w:b/>
                <w:i/>
                <w:color w:val="000000" w:themeColor="text1"/>
                <w:sz w:val="17"/>
                <w:szCs w:val="17"/>
              </w:rPr>
            </w:pPr>
            <w:r w:rsidRPr="00902BB8">
              <w:rPr>
                <w:rFonts w:cs="Arial"/>
                <w:b/>
                <w:i/>
                <w:color w:val="000000" w:themeColor="text1"/>
                <w:sz w:val="17"/>
                <w:szCs w:val="17"/>
              </w:rPr>
              <w:t>Escherichia coli</w:t>
            </w:r>
          </w:p>
          <w:p w14:paraId="54557A90" w14:textId="5725914D" w:rsidR="004A7393" w:rsidRPr="00902BB8" w:rsidRDefault="004A7393" w:rsidP="004A7393">
            <w:pPr>
              <w:spacing w:after="0" w:line="240" w:lineRule="auto"/>
              <w:rPr>
                <w:sz w:val="2"/>
                <w:szCs w:val="2"/>
              </w:rPr>
            </w:pPr>
          </w:p>
        </w:tc>
      </w:tr>
      <w:tr w:rsidR="004A7393" w:rsidRPr="00DB68AD" w14:paraId="2C130D67" w14:textId="77777777" w:rsidTr="00111A23">
        <w:tc>
          <w:tcPr>
            <w:tcW w:w="1170" w:type="dxa"/>
            <w:tcBorders>
              <w:top w:val="single" w:sz="4" w:space="0" w:color="auto"/>
              <w:left w:val="single" w:sz="6" w:space="0" w:color="auto"/>
              <w:bottom w:val="single" w:sz="4" w:space="0" w:color="auto"/>
              <w:right w:val="single" w:sz="4" w:space="0" w:color="auto"/>
            </w:tcBorders>
            <w:shd w:val="clear" w:color="auto" w:fill="F4F4F4"/>
          </w:tcPr>
          <w:p w14:paraId="6AA74EE2" w14:textId="77777777" w:rsidR="004A7393" w:rsidRPr="00902BB8" w:rsidRDefault="004A7393" w:rsidP="004A7393">
            <w:pPr>
              <w:widowControl w:val="0"/>
              <w:spacing w:after="0" w:line="240" w:lineRule="auto"/>
              <w:ind w:right="-108"/>
              <w:rPr>
                <w:rFonts w:cs="Arial"/>
                <w:sz w:val="16"/>
                <w:szCs w:val="16"/>
              </w:rPr>
            </w:pPr>
            <w:r w:rsidRPr="00902BB8">
              <w:rPr>
                <w:rFonts w:cs="Arial"/>
                <w:sz w:val="16"/>
                <w:szCs w:val="16"/>
              </w:rPr>
              <w:t>TOP10</w:t>
            </w:r>
          </w:p>
          <w:p w14:paraId="2F8A14D6" w14:textId="77777777" w:rsidR="004A7393" w:rsidRPr="00902BB8" w:rsidRDefault="004A7393" w:rsidP="004A7393">
            <w:pPr>
              <w:widowControl w:val="0"/>
              <w:spacing w:after="0" w:line="240" w:lineRule="auto"/>
              <w:rPr>
                <w:rFonts w:cs="Arial"/>
                <w:sz w:val="16"/>
                <w:szCs w:val="16"/>
              </w:rPr>
            </w:pPr>
          </w:p>
        </w:tc>
        <w:tc>
          <w:tcPr>
            <w:tcW w:w="23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4F4F4"/>
          </w:tcPr>
          <w:p w14:paraId="5F4E1C53" w14:textId="77777777" w:rsidR="004A7393" w:rsidRPr="00902BB8" w:rsidRDefault="004A7393" w:rsidP="004A7393">
            <w:pPr>
              <w:widowControl w:val="0"/>
              <w:spacing w:after="0" w:line="240" w:lineRule="auto"/>
              <w:rPr>
                <w:rFonts w:cs="Arial"/>
                <w:sz w:val="16"/>
                <w:szCs w:val="16"/>
                <w:vertAlign w:val="subscript"/>
              </w:rPr>
            </w:pPr>
            <w:r w:rsidRPr="00902BB8">
              <w:rPr>
                <w:sz w:val="16"/>
                <w:szCs w:val="16"/>
              </w:rPr>
              <w:t>F</w:t>
            </w:r>
            <w:r w:rsidRPr="00902BB8">
              <w:rPr>
                <w:sz w:val="16"/>
                <w:szCs w:val="16"/>
                <w:vertAlign w:val="superscript"/>
              </w:rPr>
              <w:t>–</w:t>
            </w:r>
            <w:r w:rsidRPr="00902BB8">
              <w:rPr>
                <w:sz w:val="16"/>
                <w:szCs w:val="16"/>
              </w:rPr>
              <w:t xml:space="preserve"> </w:t>
            </w:r>
            <w:r w:rsidRPr="00902BB8">
              <w:rPr>
                <w:rStyle w:val="Emphasis"/>
                <w:sz w:val="16"/>
                <w:szCs w:val="16"/>
              </w:rPr>
              <w:t>mcr</w:t>
            </w:r>
            <w:r w:rsidRPr="00902BB8">
              <w:rPr>
                <w:sz w:val="16"/>
                <w:szCs w:val="16"/>
              </w:rPr>
              <w:t>A Δ(</w:t>
            </w:r>
            <w:r w:rsidRPr="00902BB8">
              <w:rPr>
                <w:rStyle w:val="Emphasis"/>
                <w:sz w:val="16"/>
                <w:szCs w:val="16"/>
              </w:rPr>
              <w:t>mrr</w:t>
            </w:r>
            <w:r w:rsidRPr="00902BB8">
              <w:rPr>
                <w:sz w:val="16"/>
                <w:szCs w:val="16"/>
              </w:rPr>
              <w:t>-</w:t>
            </w:r>
            <w:r w:rsidRPr="00902BB8">
              <w:rPr>
                <w:rStyle w:val="Emphasis"/>
                <w:sz w:val="16"/>
                <w:szCs w:val="16"/>
              </w:rPr>
              <w:t>hsd</w:t>
            </w:r>
            <w:r w:rsidRPr="00902BB8">
              <w:rPr>
                <w:sz w:val="16"/>
                <w:szCs w:val="16"/>
              </w:rPr>
              <w:t>RMS-</w:t>
            </w:r>
            <w:r w:rsidRPr="00902BB8">
              <w:rPr>
                <w:rStyle w:val="Emphasis"/>
                <w:sz w:val="16"/>
                <w:szCs w:val="16"/>
              </w:rPr>
              <w:t>mcr</w:t>
            </w:r>
            <w:r w:rsidRPr="00902BB8">
              <w:rPr>
                <w:sz w:val="16"/>
                <w:szCs w:val="16"/>
              </w:rPr>
              <w:t>BC) Φ80</w:t>
            </w:r>
            <w:r w:rsidRPr="00902BB8">
              <w:rPr>
                <w:rStyle w:val="Emphasis"/>
                <w:sz w:val="16"/>
                <w:szCs w:val="16"/>
              </w:rPr>
              <w:t>lac</w:t>
            </w:r>
            <w:r w:rsidRPr="00902BB8">
              <w:rPr>
                <w:sz w:val="16"/>
                <w:szCs w:val="16"/>
              </w:rPr>
              <w:t>ZΔM15 Δ</w:t>
            </w:r>
            <w:r w:rsidRPr="00902BB8">
              <w:rPr>
                <w:rStyle w:val="Emphasis"/>
                <w:sz w:val="16"/>
                <w:szCs w:val="16"/>
              </w:rPr>
              <w:t>lac</w:t>
            </w:r>
            <w:r w:rsidRPr="00902BB8">
              <w:rPr>
                <w:sz w:val="16"/>
                <w:szCs w:val="16"/>
              </w:rPr>
              <w:t xml:space="preserve">X74 </w:t>
            </w:r>
            <w:r w:rsidRPr="00902BB8">
              <w:rPr>
                <w:rStyle w:val="Emphasis"/>
                <w:sz w:val="16"/>
                <w:szCs w:val="16"/>
              </w:rPr>
              <w:t>rec</w:t>
            </w:r>
            <w:r w:rsidRPr="00902BB8">
              <w:rPr>
                <w:sz w:val="16"/>
                <w:szCs w:val="16"/>
              </w:rPr>
              <w:t xml:space="preserve">A1 </w:t>
            </w:r>
            <w:r w:rsidRPr="00902BB8">
              <w:rPr>
                <w:rStyle w:val="Emphasis"/>
                <w:sz w:val="16"/>
                <w:szCs w:val="16"/>
              </w:rPr>
              <w:t>ara</w:t>
            </w:r>
            <w:r w:rsidRPr="00902BB8">
              <w:rPr>
                <w:sz w:val="16"/>
                <w:szCs w:val="16"/>
              </w:rPr>
              <w:t>D139 Δ(</w:t>
            </w:r>
            <w:r w:rsidRPr="00902BB8">
              <w:rPr>
                <w:rStyle w:val="Emphasis"/>
                <w:sz w:val="16"/>
                <w:szCs w:val="16"/>
              </w:rPr>
              <w:t>ara leu</w:t>
            </w:r>
            <w:r w:rsidRPr="00902BB8">
              <w:rPr>
                <w:sz w:val="16"/>
                <w:szCs w:val="16"/>
              </w:rPr>
              <w:t xml:space="preserve">) 7697 </w:t>
            </w:r>
            <w:r w:rsidRPr="00902BB8">
              <w:rPr>
                <w:rStyle w:val="Emphasis"/>
                <w:sz w:val="16"/>
                <w:szCs w:val="16"/>
              </w:rPr>
              <w:t>gal</w:t>
            </w:r>
            <w:r w:rsidRPr="00902BB8">
              <w:rPr>
                <w:sz w:val="16"/>
                <w:szCs w:val="16"/>
              </w:rPr>
              <w:t xml:space="preserve">U </w:t>
            </w:r>
            <w:r w:rsidRPr="00902BB8">
              <w:rPr>
                <w:rStyle w:val="Emphasis"/>
                <w:sz w:val="16"/>
                <w:szCs w:val="16"/>
              </w:rPr>
              <w:t>gal</w:t>
            </w:r>
            <w:r w:rsidRPr="00902BB8">
              <w:rPr>
                <w:sz w:val="16"/>
                <w:szCs w:val="16"/>
              </w:rPr>
              <w:t xml:space="preserve">K </w:t>
            </w:r>
            <w:r w:rsidRPr="00902BB8">
              <w:rPr>
                <w:rStyle w:val="Emphasis"/>
                <w:sz w:val="16"/>
                <w:szCs w:val="16"/>
              </w:rPr>
              <w:t>rps</w:t>
            </w:r>
            <w:r w:rsidRPr="00902BB8">
              <w:rPr>
                <w:sz w:val="16"/>
                <w:szCs w:val="16"/>
              </w:rPr>
              <w:t>L (Str</w:t>
            </w:r>
            <w:r w:rsidRPr="00902BB8">
              <w:rPr>
                <w:sz w:val="16"/>
                <w:szCs w:val="16"/>
                <w:vertAlign w:val="superscript"/>
              </w:rPr>
              <w:t>R</w:t>
            </w:r>
            <w:r w:rsidRPr="00902BB8">
              <w:rPr>
                <w:sz w:val="16"/>
                <w:szCs w:val="16"/>
              </w:rPr>
              <w:t xml:space="preserve">) </w:t>
            </w:r>
            <w:r w:rsidRPr="00902BB8">
              <w:rPr>
                <w:rStyle w:val="Emphasis"/>
                <w:sz w:val="16"/>
                <w:szCs w:val="16"/>
              </w:rPr>
              <w:t>end</w:t>
            </w:r>
            <w:r w:rsidRPr="00902BB8">
              <w:rPr>
                <w:sz w:val="16"/>
                <w:szCs w:val="16"/>
              </w:rPr>
              <w:t xml:space="preserve">A1 </w:t>
            </w:r>
            <w:r w:rsidRPr="00902BB8">
              <w:rPr>
                <w:rStyle w:val="Emphasis"/>
                <w:sz w:val="16"/>
                <w:szCs w:val="16"/>
              </w:rPr>
              <w:t>nup</w:t>
            </w:r>
            <w:r w:rsidRPr="00902BB8">
              <w:rPr>
                <w:sz w:val="16"/>
                <w:szCs w:val="16"/>
              </w:rPr>
              <w:t>G</w:t>
            </w:r>
          </w:p>
        </w:tc>
        <w:tc>
          <w:tcPr>
            <w:tcW w:w="45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4F4F4"/>
          </w:tcPr>
          <w:p w14:paraId="52A17A09" w14:textId="0B79AB72" w:rsidR="004A7393" w:rsidRPr="00902BB8" w:rsidRDefault="004A7393" w:rsidP="004A7393">
            <w:pPr>
              <w:widowControl w:val="0"/>
              <w:spacing w:after="0" w:line="240" w:lineRule="auto"/>
              <w:rPr>
                <w:color w:val="000000"/>
                <w:sz w:val="16"/>
                <w:szCs w:val="16"/>
              </w:rPr>
            </w:pPr>
            <w:r w:rsidRPr="00902BB8">
              <w:rPr>
                <w:color w:val="000000"/>
                <w:sz w:val="16"/>
                <w:szCs w:val="16"/>
              </w:rPr>
              <w:t>-</w:t>
            </w:r>
          </w:p>
        </w:tc>
        <w:tc>
          <w:tcPr>
            <w:tcW w:w="1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6" w:space="0" w:color="auto"/>
            </w:tcBorders>
            <w:shd w:val="clear" w:color="auto" w:fill="F4F4F4"/>
          </w:tcPr>
          <w:p w14:paraId="17D39BF7" w14:textId="77777777" w:rsidR="004A7393" w:rsidRPr="00902BB8" w:rsidRDefault="004A7393" w:rsidP="004A7393">
            <w:pPr>
              <w:widowControl w:val="0"/>
              <w:spacing w:after="0" w:line="240" w:lineRule="auto"/>
              <w:rPr>
                <w:sz w:val="16"/>
                <w:szCs w:val="16"/>
              </w:rPr>
            </w:pPr>
            <w:r w:rsidRPr="00902BB8">
              <w:rPr>
                <w:color w:val="000000"/>
                <w:sz w:val="16"/>
                <w:szCs w:val="16"/>
              </w:rPr>
              <w:t>Invitrogen</w:t>
            </w:r>
          </w:p>
        </w:tc>
      </w:tr>
      <w:tr w:rsidR="004A7393" w:rsidRPr="00DB68AD" w14:paraId="04ABD0AB" w14:textId="77777777" w:rsidTr="00111A23">
        <w:tc>
          <w:tcPr>
            <w:tcW w:w="1170" w:type="dxa"/>
            <w:tcBorders>
              <w:top w:val="single" w:sz="4" w:space="0" w:color="auto"/>
              <w:left w:val="single" w:sz="6" w:space="0" w:color="auto"/>
              <w:bottom w:val="single" w:sz="4" w:space="0" w:color="auto"/>
              <w:right w:val="single" w:sz="4" w:space="0" w:color="auto"/>
            </w:tcBorders>
            <w:shd w:val="clear" w:color="auto" w:fill="F4F4F4"/>
          </w:tcPr>
          <w:p w14:paraId="7ECD18A9" w14:textId="77777777" w:rsidR="004A7393" w:rsidRPr="00902BB8" w:rsidRDefault="004A7393" w:rsidP="004A7393">
            <w:pPr>
              <w:widowControl w:val="0"/>
              <w:spacing w:after="0" w:line="240" w:lineRule="auto"/>
              <w:ind w:right="-108"/>
              <w:rPr>
                <w:bCs/>
                <w:kern w:val="36"/>
                <w:sz w:val="16"/>
                <w:szCs w:val="16"/>
              </w:rPr>
            </w:pPr>
            <w:r w:rsidRPr="00902BB8">
              <w:rPr>
                <w:bCs/>
                <w:kern w:val="36"/>
                <w:sz w:val="16"/>
                <w:szCs w:val="16"/>
              </w:rPr>
              <w:t>Rosetta(DE3)</w:t>
            </w:r>
          </w:p>
          <w:p w14:paraId="28A57F01" w14:textId="1D380A8D" w:rsidR="004A7393" w:rsidRPr="00902BB8" w:rsidRDefault="004A7393" w:rsidP="004A7393">
            <w:pPr>
              <w:widowControl w:val="0"/>
              <w:spacing w:after="0" w:line="240" w:lineRule="auto"/>
              <w:ind w:right="-108"/>
              <w:rPr>
                <w:rFonts w:cs="Arial"/>
                <w:sz w:val="16"/>
                <w:szCs w:val="16"/>
              </w:rPr>
            </w:pPr>
            <w:r w:rsidRPr="00902BB8">
              <w:rPr>
                <w:bCs/>
                <w:kern w:val="36"/>
                <w:sz w:val="16"/>
                <w:szCs w:val="16"/>
              </w:rPr>
              <w:t>pLysS</w:t>
            </w:r>
          </w:p>
        </w:tc>
        <w:tc>
          <w:tcPr>
            <w:tcW w:w="23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4F4F4"/>
          </w:tcPr>
          <w:p w14:paraId="7006078D" w14:textId="09F98025" w:rsidR="004A7393" w:rsidRPr="000C7F06" w:rsidRDefault="004A7393" w:rsidP="004A7393">
            <w:pPr>
              <w:widowControl w:val="0"/>
              <w:spacing w:after="0" w:line="240" w:lineRule="auto"/>
              <w:rPr>
                <w:sz w:val="16"/>
                <w:szCs w:val="16"/>
                <w:lang w:val="en-US"/>
              </w:rPr>
            </w:pPr>
            <w:r w:rsidRPr="00902BB8">
              <w:rPr>
                <w:sz w:val="16"/>
                <w:szCs w:val="16"/>
                <w:lang w:val="en-US"/>
              </w:rPr>
              <w:t>F</w:t>
            </w:r>
            <w:r w:rsidRPr="00902BB8">
              <w:rPr>
                <w:sz w:val="16"/>
                <w:szCs w:val="16"/>
                <w:vertAlign w:val="superscript"/>
                <w:lang w:val="en-US"/>
              </w:rPr>
              <w:t>–</w:t>
            </w:r>
            <w:r w:rsidRPr="00902BB8">
              <w:rPr>
                <w:sz w:val="16"/>
                <w:szCs w:val="16"/>
                <w:lang w:val="en-US"/>
              </w:rPr>
              <w:t xml:space="preserve"> </w:t>
            </w:r>
            <w:r w:rsidRPr="00902BB8">
              <w:rPr>
                <w:i/>
                <w:iCs/>
                <w:sz w:val="16"/>
                <w:szCs w:val="16"/>
                <w:lang w:val="en-US"/>
              </w:rPr>
              <w:t>ompT hsdS</w:t>
            </w:r>
            <w:r w:rsidRPr="00902BB8">
              <w:rPr>
                <w:sz w:val="16"/>
                <w:szCs w:val="16"/>
                <w:vertAlign w:val="subscript"/>
                <w:lang w:val="en-US"/>
              </w:rPr>
              <w:t>B</w:t>
            </w:r>
            <w:r w:rsidRPr="00902BB8">
              <w:rPr>
                <w:sz w:val="16"/>
                <w:szCs w:val="16"/>
                <w:lang w:val="en-US"/>
              </w:rPr>
              <w:t>(r</w:t>
            </w:r>
            <w:r w:rsidRPr="00902BB8">
              <w:rPr>
                <w:sz w:val="16"/>
                <w:szCs w:val="16"/>
                <w:vertAlign w:val="subscript"/>
                <w:lang w:val="en-US"/>
              </w:rPr>
              <w:t>B</w:t>
            </w:r>
            <w:r w:rsidRPr="00902BB8">
              <w:rPr>
                <w:sz w:val="16"/>
                <w:szCs w:val="16"/>
                <w:vertAlign w:val="superscript"/>
                <w:lang w:val="en-US"/>
              </w:rPr>
              <w:t>-</w:t>
            </w:r>
            <w:r w:rsidRPr="00902BB8">
              <w:rPr>
                <w:sz w:val="16"/>
                <w:szCs w:val="16"/>
                <w:lang w:val="en-US"/>
              </w:rPr>
              <w:t xml:space="preserve"> m</w:t>
            </w:r>
            <w:r w:rsidRPr="00902BB8">
              <w:rPr>
                <w:sz w:val="16"/>
                <w:szCs w:val="16"/>
                <w:vertAlign w:val="subscript"/>
                <w:lang w:val="en-US"/>
              </w:rPr>
              <w:t>B</w:t>
            </w:r>
            <w:r w:rsidRPr="00902BB8">
              <w:rPr>
                <w:sz w:val="16"/>
                <w:szCs w:val="16"/>
                <w:vertAlign w:val="superscript"/>
                <w:lang w:val="en-US"/>
              </w:rPr>
              <w:t>-</w:t>
            </w:r>
            <w:r w:rsidRPr="00902BB8">
              <w:rPr>
                <w:sz w:val="16"/>
                <w:szCs w:val="16"/>
                <w:lang w:val="en-US"/>
              </w:rPr>
              <w:t xml:space="preserve">) </w:t>
            </w:r>
            <w:r w:rsidRPr="00902BB8">
              <w:rPr>
                <w:i/>
                <w:iCs/>
                <w:sz w:val="16"/>
                <w:szCs w:val="16"/>
                <w:lang w:val="en-US"/>
              </w:rPr>
              <w:t>gal dcm</w:t>
            </w:r>
            <w:r w:rsidRPr="00902BB8">
              <w:rPr>
                <w:sz w:val="16"/>
                <w:szCs w:val="16"/>
                <w:lang w:val="en-US"/>
              </w:rPr>
              <w:t xml:space="preserve"> (DE3) pLysSRARE (Cam</w:t>
            </w:r>
            <w:r w:rsidRPr="00902BB8">
              <w:rPr>
                <w:sz w:val="16"/>
                <w:szCs w:val="16"/>
                <w:vertAlign w:val="superscript"/>
                <w:lang w:val="en-US"/>
              </w:rPr>
              <w:t>R</w:t>
            </w:r>
            <w:r w:rsidRPr="00902BB8">
              <w:rPr>
                <w:sz w:val="16"/>
                <w:szCs w:val="16"/>
                <w:lang w:val="en-US"/>
              </w:rPr>
              <w:t>)</w:t>
            </w:r>
          </w:p>
        </w:tc>
        <w:tc>
          <w:tcPr>
            <w:tcW w:w="45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4F4F4"/>
          </w:tcPr>
          <w:p w14:paraId="325CA349" w14:textId="43B5B267" w:rsidR="004A7393" w:rsidRPr="00902BB8" w:rsidRDefault="004A7393" w:rsidP="004A7393">
            <w:pPr>
              <w:widowControl w:val="0"/>
              <w:spacing w:after="0" w:line="240" w:lineRule="auto"/>
              <w:rPr>
                <w:color w:val="000000"/>
                <w:sz w:val="16"/>
                <w:szCs w:val="16"/>
              </w:rPr>
            </w:pPr>
            <w:r w:rsidRPr="00902BB8">
              <w:rPr>
                <w:color w:val="000000"/>
                <w:sz w:val="16"/>
                <w:szCs w:val="16"/>
                <w:lang w:val="en-US"/>
              </w:rPr>
              <w:t>-</w:t>
            </w:r>
          </w:p>
        </w:tc>
        <w:tc>
          <w:tcPr>
            <w:tcW w:w="1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6" w:space="0" w:color="auto"/>
            </w:tcBorders>
            <w:shd w:val="clear" w:color="auto" w:fill="F4F4F4"/>
          </w:tcPr>
          <w:p w14:paraId="26F0F320" w14:textId="2C8A04A4" w:rsidR="004A7393" w:rsidRPr="00902BB8" w:rsidRDefault="004A7393" w:rsidP="004A7393">
            <w:pPr>
              <w:widowControl w:val="0"/>
              <w:spacing w:after="0" w:line="240" w:lineRule="auto"/>
              <w:rPr>
                <w:color w:val="000000"/>
                <w:sz w:val="16"/>
                <w:szCs w:val="16"/>
              </w:rPr>
            </w:pPr>
            <w:r w:rsidRPr="00902BB8">
              <w:rPr>
                <w:sz w:val="16"/>
                <w:szCs w:val="16"/>
              </w:rPr>
              <w:t>Merck</w:t>
            </w:r>
            <w:r w:rsidRPr="00902BB8">
              <w:rPr>
                <w:color w:val="000000"/>
                <w:sz w:val="16"/>
                <w:szCs w:val="16"/>
              </w:rPr>
              <w:t xml:space="preserve"> Millipore</w:t>
            </w:r>
          </w:p>
        </w:tc>
      </w:tr>
      <w:tr w:rsidR="004A7393" w:rsidRPr="00DB68AD" w14:paraId="110EDEAB" w14:textId="77777777" w:rsidTr="00111A23">
        <w:tc>
          <w:tcPr>
            <w:tcW w:w="1170" w:type="dxa"/>
            <w:tcBorders>
              <w:top w:val="single" w:sz="4" w:space="0" w:color="auto"/>
              <w:left w:val="single" w:sz="6" w:space="0" w:color="auto"/>
              <w:bottom w:val="single" w:sz="6" w:space="0" w:color="auto"/>
              <w:right w:val="single" w:sz="4" w:space="0" w:color="auto"/>
            </w:tcBorders>
            <w:shd w:val="clear" w:color="auto" w:fill="F4F4F4"/>
          </w:tcPr>
          <w:p w14:paraId="014C42FF" w14:textId="0E7D3AA5" w:rsidR="004A7393" w:rsidRPr="00B71F19" w:rsidRDefault="004A7393" w:rsidP="004A7393">
            <w:pPr>
              <w:widowControl w:val="0"/>
              <w:spacing w:after="0" w:line="240" w:lineRule="auto"/>
              <w:rPr>
                <w:rFonts w:cs="Arial"/>
                <w:sz w:val="16"/>
                <w:szCs w:val="16"/>
              </w:rPr>
            </w:pPr>
            <w:r w:rsidRPr="00B71F19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WM3064</w:t>
            </w:r>
          </w:p>
        </w:tc>
        <w:tc>
          <w:tcPr>
            <w:tcW w:w="2366" w:type="dxa"/>
            <w:tcBorders>
              <w:top w:val="single" w:sz="4" w:space="0" w:color="auto"/>
              <w:left w:val="single" w:sz="4" w:space="0" w:color="auto"/>
              <w:bottom w:val="single" w:sz="6" w:space="0" w:color="auto"/>
              <w:right w:val="single" w:sz="4" w:space="0" w:color="auto"/>
            </w:tcBorders>
            <w:shd w:val="clear" w:color="auto" w:fill="F4F4F4"/>
          </w:tcPr>
          <w:p w14:paraId="65B2D62C" w14:textId="753F9179" w:rsidR="004A7393" w:rsidRPr="00B71F19" w:rsidRDefault="004A7393" w:rsidP="004A7393">
            <w:pPr>
              <w:widowControl w:val="0"/>
              <w:spacing w:after="0" w:line="240" w:lineRule="auto"/>
              <w:rPr>
                <w:rFonts w:cs="Arial"/>
                <w:sz w:val="16"/>
                <w:szCs w:val="16"/>
                <w:vertAlign w:val="subscript"/>
                <w:lang w:val="es-ES"/>
              </w:rPr>
            </w:pPr>
            <w:r w:rsidRPr="00B71F19">
              <w:rPr>
                <w:rFonts w:ascii="Calibri" w:eastAsia="Times New Roman" w:hAnsi="Calibri" w:cs="Calibri"/>
                <w:i/>
                <w:iCs/>
                <w:color w:val="000000"/>
                <w:sz w:val="16"/>
                <w:szCs w:val="16"/>
              </w:rPr>
              <w:t>thrB1004 pro thi rpsL hsdS lacZ</w:t>
            </w:r>
            <w:r w:rsidRPr="00B71F19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ΔM15 RP4–1360 Δ(</w:t>
            </w:r>
            <w:r w:rsidRPr="00B71F19">
              <w:rPr>
                <w:rFonts w:ascii="Calibri" w:eastAsia="Times New Roman" w:hAnsi="Calibri" w:cs="Calibri"/>
                <w:i/>
                <w:iCs/>
                <w:color w:val="000000"/>
                <w:sz w:val="16"/>
                <w:szCs w:val="16"/>
              </w:rPr>
              <w:t>araBAD</w:t>
            </w:r>
            <w:r w:rsidRPr="00B71F19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)567 Δ</w:t>
            </w:r>
            <w:r w:rsidRPr="00B71F19">
              <w:rPr>
                <w:rFonts w:ascii="Calibri" w:eastAsia="Times New Roman" w:hAnsi="Calibri" w:cs="Calibri"/>
                <w:i/>
                <w:iCs/>
                <w:color w:val="000000"/>
                <w:sz w:val="16"/>
                <w:szCs w:val="16"/>
              </w:rPr>
              <w:t>dapA</w:t>
            </w:r>
            <w:r w:rsidRPr="00B71F19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1341::[</w:t>
            </w:r>
            <w:r w:rsidRPr="00B71F19">
              <w:rPr>
                <w:rFonts w:ascii="Calibri" w:eastAsia="Times New Roman" w:hAnsi="Calibri" w:cs="Calibri"/>
                <w:i/>
                <w:iCs/>
                <w:color w:val="000000"/>
                <w:sz w:val="16"/>
                <w:szCs w:val="16"/>
              </w:rPr>
              <w:t>erm pir</w:t>
            </w:r>
            <w:r w:rsidRPr="00B71F19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(wt)]</w:t>
            </w:r>
          </w:p>
        </w:tc>
        <w:tc>
          <w:tcPr>
            <w:tcW w:w="4536" w:type="dxa"/>
            <w:tcBorders>
              <w:top w:val="single" w:sz="4" w:space="0" w:color="auto"/>
              <w:left w:val="single" w:sz="4" w:space="0" w:color="auto"/>
              <w:bottom w:val="single" w:sz="6" w:space="0" w:color="auto"/>
              <w:right w:val="single" w:sz="4" w:space="0" w:color="auto"/>
            </w:tcBorders>
            <w:shd w:val="clear" w:color="auto" w:fill="F4F4F4"/>
          </w:tcPr>
          <w:p w14:paraId="18CF5644" w14:textId="2741C0E9" w:rsidR="004A7393" w:rsidRPr="00B71F19" w:rsidRDefault="004A7393" w:rsidP="004A7393">
            <w:pPr>
              <w:widowControl w:val="0"/>
              <w:spacing w:after="0" w:line="240" w:lineRule="auto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-</w:t>
            </w:r>
          </w:p>
        </w:tc>
        <w:tc>
          <w:tcPr>
            <w:tcW w:w="1985" w:type="dxa"/>
            <w:tcBorders>
              <w:top w:val="single" w:sz="4" w:space="0" w:color="auto"/>
              <w:left w:val="single" w:sz="4" w:space="0" w:color="auto"/>
              <w:bottom w:val="single" w:sz="6" w:space="0" w:color="auto"/>
              <w:right w:val="single" w:sz="6" w:space="0" w:color="auto"/>
            </w:tcBorders>
            <w:shd w:val="clear" w:color="auto" w:fill="F4F4F4"/>
          </w:tcPr>
          <w:p w14:paraId="652D2C71" w14:textId="2A7699D5" w:rsidR="004A7393" w:rsidRPr="00902BB8" w:rsidRDefault="004A7393" w:rsidP="004A7393">
            <w:pPr>
              <w:widowControl w:val="0"/>
              <w:spacing w:after="0" w:line="240" w:lineRule="auto"/>
              <w:rPr>
                <w:sz w:val="16"/>
                <w:szCs w:val="16"/>
              </w:rPr>
            </w:pPr>
            <w:r w:rsidRPr="00B71F19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W. Metcalf</w:t>
            </w:r>
            <w:r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 xml:space="preserve"> </w:t>
            </w:r>
            <w:r w:rsidRPr="00B71F19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(unpublished)</w:t>
            </w:r>
          </w:p>
        </w:tc>
      </w:tr>
    </w:tbl>
    <w:p w14:paraId="439F46A1" w14:textId="77777777" w:rsidR="00153E6D" w:rsidRDefault="00153E6D" w:rsidP="004A7393">
      <w:pPr>
        <w:suppressLineNumbers/>
        <w:rPr>
          <w:rFonts w:cstheme="minorHAnsi"/>
          <w:b/>
          <w:color w:val="5C0000"/>
          <w:sz w:val="20"/>
          <w:szCs w:val="20"/>
          <w:lang w:val="en-US"/>
        </w:rPr>
      </w:pPr>
    </w:p>
    <w:sectPr w:rsidR="00153E6D" w:rsidSect="004A7393">
      <w:footerReference w:type="default" r:id="rId8"/>
      <w:pgSz w:w="12242" w:h="12020" w:orient="landscape" w:code="1"/>
      <w:pgMar w:top="1134" w:right="1077" w:bottom="1134" w:left="1077" w:header="709" w:footer="505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4AA8FF9B" w14:textId="77777777" w:rsidR="00024E82" w:rsidRDefault="00024E82" w:rsidP="00345AE0">
      <w:pPr>
        <w:spacing w:after="0" w:line="240" w:lineRule="auto"/>
      </w:pPr>
      <w:r>
        <w:separator/>
      </w:r>
    </w:p>
  </w:endnote>
  <w:endnote w:type="continuationSeparator" w:id="0">
    <w:p w14:paraId="788E8227" w14:textId="77777777" w:rsidR="00024E82" w:rsidRDefault="00024E82" w:rsidP="00345AE0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Garamond">
    <w:panose1 w:val="02020404030301010803"/>
    <w:charset w:val="00"/>
    <w:family w:val="roman"/>
    <w:pitch w:val="variable"/>
    <w:sig w:usb0="00000287" w:usb1="00000000" w:usb2="00000000" w:usb3="00000000" w:csb0="0000009F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imesNewRoman">
    <w:altName w:val="Cambria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45308505" w14:textId="64D98BDE" w:rsidR="008F6638" w:rsidRPr="009407E5" w:rsidRDefault="008F6638" w:rsidP="00111A23">
    <w:pPr>
      <w:pStyle w:val="Footer"/>
      <w:jc w:val="center"/>
      <w:rPr>
        <w:rFonts w:asciiTheme="majorHAnsi" w:hAnsiTheme="majorHAnsi" w:cstheme="majorHAnsi"/>
      </w:rPr>
    </w:pPr>
  </w:p>
  <w:p w14:paraId="716BE3AF" w14:textId="77777777" w:rsidR="008F6638" w:rsidRDefault="008F6638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1BB3E279" w14:textId="77777777" w:rsidR="00024E82" w:rsidRDefault="00024E82" w:rsidP="00345AE0">
      <w:pPr>
        <w:spacing w:after="0" w:line="240" w:lineRule="auto"/>
      </w:pPr>
      <w:r>
        <w:separator/>
      </w:r>
    </w:p>
  </w:footnote>
  <w:footnote w:type="continuationSeparator" w:id="0">
    <w:p w14:paraId="379D491F" w14:textId="77777777" w:rsidR="00024E82" w:rsidRDefault="00024E82" w:rsidP="00345AE0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FFFFFF7C"/>
    <w:multiLevelType w:val="singleLevel"/>
    <w:tmpl w:val="EA066518"/>
    <w:lvl w:ilvl="0">
      <w:start w:val="1"/>
      <w:numFmt w:val="decimal"/>
      <w:pStyle w:val="ListNumber5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1" w15:restartNumberingAfterBreak="0">
    <w:nsid w:val="FFFFFF7D"/>
    <w:multiLevelType w:val="singleLevel"/>
    <w:tmpl w:val="9B28BE40"/>
    <w:lvl w:ilvl="0">
      <w:start w:val="1"/>
      <w:numFmt w:val="decimal"/>
      <w:pStyle w:val="ListNumber4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2" w15:restartNumberingAfterBreak="0">
    <w:nsid w:val="FFFFFF7E"/>
    <w:multiLevelType w:val="singleLevel"/>
    <w:tmpl w:val="218AFBA8"/>
    <w:lvl w:ilvl="0">
      <w:start w:val="1"/>
      <w:numFmt w:val="decimal"/>
      <w:pStyle w:val="ListNumber3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3" w15:restartNumberingAfterBreak="0">
    <w:nsid w:val="FFFFFF7F"/>
    <w:multiLevelType w:val="singleLevel"/>
    <w:tmpl w:val="C4EE9434"/>
    <w:lvl w:ilvl="0">
      <w:start w:val="1"/>
      <w:numFmt w:val="decimal"/>
      <w:pStyle w:val="ListNumber2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4" w15:restartNumberingAfterBreak="0">
    <w:nsid w:val="FFFFFF80"/>
    <w:multiLevelType w:val="singleLevel"/>
    <w:tmpl w:val="E9DAE08C"/>
    <w:lvl w:ilvl="0">
      <w:start w:val="1"/>
      <w:numFmt w:val="bullet"/>
      <w:pStyle w:val="ListBullet5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044673A4"/>
    <w:lvl w:ilvl="0">
      <w:start w:val="1"/>
      <w:numFmt w:val="bullet"/>
      <w:pStyle w:val="ListBullet4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B0E4ADB8"/>
    <w:lvl w:ilvl="0">
      <w:start w:val="1"/>
      <w:numFmt w:val="bullet"/>
      <w:pStyle w:val="ListBullet3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C406C3B0"/>
    <w:lvl w:ilvl="0">
      <w:start w:val="1"/>
      <w:numFmt w:val="bullet"/>
      <w:pStyle w:val="ListBullet2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AB1603BA"/>
    <w:lvl w:ilvl="0">
      <w:start w:val="1"/>
      <w:numFmt w:val="decimal"/>
      <w:pStyle w:val="ListNumber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FB"/>
    <w:multiLevelType w:val="multilevel"/>
    <w:tmpl w:val="3D80B8D6"/>
    <w:lvl w:ilvl="0">
      <w:start w:val="1"/>
      <w:numFmt w:val="decimal"/>
      <w:lvlText w:val="%1"/>
      <w:lvlJc w:val="left"/>
      <w:pPr>
        <w:tabs>
          <w:tab w:val="num" w:pos="0"/>
        </w:tabs>
        <w:ind w:left="284" w:hanging="284"/>
      </w:pPr>
      <w:rPr>
        <w:rFonts w:hint="default"/>
      </w:rPr>
    </w:lvl>
    <w:lvl w:ilvl="1">
      <w:start w:val="1"/>
      <w:numFmt w:val="decimal"/>
      <w:lvlText w:val="%1.%2"/>
      <w:lvlJc w:val="left"/>
      <w:pPr>
        <w:tabs>
          <w:tab w:val="num" w:pos="-425"/>
        </w:tabs>
        <w:ind w:left="708" w:hanging="708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-425"/>
        </w:tabs>
        <w:ind w:left="708" w:hanging="708"/>
      </w:pPr>
      <w:rPr>
        <w:rFonts w:hint="default"/>
        <w:i w:val="0"/>
      </w:rPr>
    </w:lvl>
    <w:lvl w:ilvl="3">
      <w:start w:val="1"/>
      <w:numFmt w:val="decimal"/>
      <w:lvlText w:val="%1.%2.%3.%4"/>
      <w:lvlJc w:val="left"/>
      <w:pPr>
        <w:tabs>
          <w:tab w:val="num" w:pos="0"/>
        </w:tabs>
        <w:ind w:left="1133" w:hanging="708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0"/>
        </w:tabs>
        <w:ind w:left="1133" w:hanging="708"/>
      </w:pPr>
      <w:rPr>
        <w:rFonts w:hint="default"/>
        <w:u w:val="single"/>
      </w:rPr>
    </w:lvl>
    <w:lvl w:ilvl="5">
      <w:start w:val="1"/>
      <w:numFmt w:val="decimal"/>
      <w:lvlText w:val="%1.%2.%3.%4.%5.%6"/>
      <w:lvlJc w:val="left"/>
      <w:pPr>
        <w:tabs>
          <w:tab w:val="num" w:pos="0"/>
        </w:tabs>
        <w:ind w:left="1133" w:hanging="708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tabs>
          <w:tab w:val="num" w:pos="0"/>
        </w:tabs>
        <w:ind w:left="1133" w:hanging="708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0"/>
        </w:tabs>
        <w:ind w:left="1133" w:hanging="708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0"/>
        </w:tabs>
        <w:ind w:left="1133" w:hanging="708"/>
      </w:pPr>
      <w:rPr>
        <w:rFonts w:hint="default"/>
      </w:rPr>
    </w:lvl>
  </w:abstractNum>
  <w:abstractNum w:abstractNumId="10" w15:restartNumberingAfterBreak="0">
    <w:nsid w:val="022A282C"/>
    <w:multiLevelType w:val="hybridMultilevel"/>
    <w:tmpl w:val="99AE486C"/>
    <w:lvl w:ilvl="0" w:tplc="0407000D">
      <w:start w:val="1"/>
      <w:numFmt w:val="bullet"/>
      <w:lvlText w:val="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130F5909"/>
    <w:multiLevelType w:val="hybridMultilevel"/>
    <w:tmpl w:val="C2802D6A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1FCA4996"/>
    <w:multiLevelType w:val="hybridMultilevel"/>
    <w:tmpl w:val="96E2C180"/>
    <w:lvl w:ilvl="0" w:tplc="04070005">
      <w:start w:val="1"/>
      <w:numFmt w:val="bullet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207F507F"/>
    <w:multiLevelType w:val="hybridMultilevel"/>
    <w:tmpl w:val="33022F14"/>
    <w:lvl w:ilvl="0" w:tplc="6D5CBBB8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228D39FE"/>
    <w:multiLevelType w:val="hybridMultilevel"/>
    <w:tmpl w:val="F9025554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325651B6"/>
    <w:multiLevelType w:val="hybridMultilevel"/>
    <w:tmpl w:val="6764D958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32977B1C"/>
    <w:multiLevelType w:val="singleLevel"/>
    <w:tmpl w:val="46A8174A"/>
    <w:lvl w:ilvl="0">
      <w:start w:val="1"/>
      <w:numFmt w:val="decimal"/>
      <w:lvlText w:val="%1."/>
      <w:legacy w:legacy="1" w:legacySpace="0" w:legacyIndent="283"/>
      <w:lvlJc w:val="left"/>
      <w:pPr>
        <w:ind w:left="850" w:hanging="283"/>
      </w:pPr>
    </w:lvl>
  </w:abstractNum>
  <w:abstractNum w:abstractNumId="17" w15:restartNumberingAfterBreak="0">
    <w:nsid w:val="36187EFD"/>
    <w:multiLevelType w:val="hybridMultilevel"/>
    <w:tmpl w:val="2DC65D8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36BB56D9"/>
    <w:multiLevelType w:val="hybridMultilevel"/>
    <w:tmpl w:val="1BBC6E4A"/>
    <w:lvl w:ilvl="0" w:tplc="EE446B3A">
      <w:start w:val="5"/>
      <w:numFmt w:val="bullet"/>
      <w:lvlText w:val=""/>
      <w:lvlJc w:val="left"/>
      <w:pPr>
        <w:ind w:left="720" w:hanging="360"/>
      </w:pPr>
      <w:rPr>
        <w:rFonts w:ascii="Symbol" w:eastAsiaTheme="minorHAnsi" w:hAnsi="Symbol" w:cs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3A21426E"/>
    <w:multiLevelType w:val="hybridMultilevel"/>
    <w:tmpl w:val="6B94681A"/>
    <w:lvl w:ilvl="0" w:tplc="0407000D">
      <w:start w:val="1"/>
      <w:numFmt w:val="bullet"/>
      <w:lvlText w:val="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46A97B72"/>
    <w:multiLevelType w:val="multilevel"/>
    <w:tmpl w:val="8DA804C6"/>
    <w:lvl w:ilvl="0">
      <w:start w:val="2004"/>
      <w:numFmt w:val="decimal"/>
      <w:lvlText w:val="%1"/>
      <w:lvlJc w:val="left"/>
      <w:pPr>
        <w:tabs>
          <w:tab w:val="num" w:pos="3540"/>
        </w:tabs>
        <w:ind w:left="3540" w:hanging="3540"/>
      </w:pPr>
      <w:rPr>
        <w:rFonts w:hint="default"/>
      </w:rPr>
    </w:lvl>
    <w:lvl w:ilvl="1">
      <w:start w:val="2005"/>
      <w:numFmt w:val="decimal"/>
      <w:lvlText w:val="%1-%2"/>
      <w:lvlJc w:val="left"/>
      <w:pPr>
        <w:tabs>
          <w:tab w:val="num" w:pos="3540"/>
        </w:tabs>
        <w:ind w:left="3540" w:hanging="3540"/>
      </w:pPr>
      <w:rPr>
        <w:rFonts w:hint="default"/>
        <w:b w:val="0"/>
      </w:rPr>
    </w:lvl>
    <w:lvl w:ilvl="2">
      <w:start w:val="1"/>
      <w:numFmt w:val="decimal"/>
      <w:lvlText w:val="%1-%2.%3"/>
      <w:lvlJc w:val="left"/>
      <w:pPr>
        <w:tabs>
          <w:tab w:val="num" w:pos="3540"/>
        </w:tabs>
        <w:ind w:left="3540" w:hanging="3540"/>
      </w:pPr>
      <w:rPr>
        <w:rFonts w:hint="default"/>
      </w:rPr>
    </w:lvl>
    <w:lvl w:ilvl="3">
      <w:start w:val="1"/>
      <w:numFmt w:val="decimal"/>
      <w:lvlText w:val="%1-%2.%3.%4"/>
      <w:lvlJc w:val="left"/>
      <w:pPr>
        <w:tabs>
          <w:tab w:val="num" w:pos="3540"/>
        </w:tabs>
        <w:ind w:left="3540" w:hanging="3540"/>
      </w:pPr>
      <w:rPr>
        <w:rFonts w:hint="default"/>
      </w:rPr>
    </w:lvl>
    <w:lvl w:ilvl="4">
      <w:start w:val="1"/>
      <w:numFmt w:val="decimal"/>
      <w:lvlText w:val="%1-%2.%3.%4.%5"/>
      <w:lvlJc w:val="left"/>
      <w:pPr>
        <w:tabs>
          <w:tab w:val="num" w:pos="3540"/>
        </w:tabs>
        <w:ind w:left="3540" w:hanging="3540"/>
      </w:pPr>
      <w:rPr>
        <w:rFonts w:hint="default"/>
      </w:rPr>
    </w:lvl>
    <w:lvl w:ilvl="5">
      <w:start w:val="1"/>
      <w:numFmt w:val="decimal"/>
      <w:lvlText w:val="%1-%2.%3.%4.%5.%6"/>
      <w:lvlJc w:val="left"/>
      <w:pPr>
        <w:tabs>
          <w:tab w:val="num" w:pos="3540"/>
        </w:tabs>
        <w:ind w:left="3540" w:hanging="3540"/>
      </w:pPr>
      <w:rPr>
        <w:rFonts w:hint="default"/>
      </w:rPr>
    </w:lvl>
    <w:lvl w:ilvl="6">
      <w:start w:val="1"/>
      <w:numFmt w:val="decimal"/>
      <w:lvlText w:val="%1-%2.%3.%4.%5.%6.%7"/>
      <w:lvlJc w:val="left"/>
      <w:pPr>
        <w:tabs>
          <w:tab w:val="num" w:pos="3540"/>
        </w:tabs>
        <w:ind w:left="3540" w:hanging="3540"/>
      </w:pPr>
      <w:rPr>
        <w:rFonts w:hint="default"/>
      </w:rPr>
    </w:lvl>
    <w:lvl w:ilvl="7">
      <w:start w:val="1"/>
      <w:numFmt w:val="decimal"/>
      <w:lvlText w:val="%1-%2.%3.%4.%5.%6.%7.%8"/>
      <w:lvlJc w:val="left"/>
      <w:pPr>
        <w:tabs>
          <w:tab w:val="num" w:pos="3540"/>
        </w:tabs>
        <w:ind w:left="3540" w:hanging="3540"/>
      </w:pPr>
      <w:rPr>
        <w:rFonts w:hint="default"/>
      </w:rPr>
    </w:lvl>
    <w:lvl w:ilvl="8">
      <w:start w:val="1"/>
      <w:numFmt w:val="decimal"/>
      <w:lvlText w:val="%1-%2.%3.%4.%5.%6.%7.%8.%9"/>
      <w:lvlJc w:val="left"/>
      <w:pPr>
        <w:tabs>
          <w:tab w:val="num" w:pos="3540"/>
        </w:tabs>
        <w:ind w:left="3540" w:hanging="3540"/>
      </w:pPr>
      <w:rPr>
        <w:rFonts w:hint="default"/>
      </w:rPr>
    </w:lvl>
  </w:abstractNum>
  <w:abstractNum w:abstractNumId="21" w15:restartNumberingAfterBreak="0">
    <w:nsid w:val="48E95067"/>
    <w:multiLevelType w:val="hybridMultilevel"/>
    <w:tmpl w:val="5A807B86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4A444837"/>
    <w:multiLevelType w:val="hybridMultilevel"/>
    <w:tmpl w:val="5D6EBB90"/>
    <w:lvl w:ilvl="0" w:tplc="A90CBF9C">
      <w:numFmt w:val="bullet"/>
      <w:lvlText w:val=""/>
      <w:lvlJc w:val="left"/>
      <w:pPr>
        <w:ind w:left="720" w:hanging="360"/>
      </w:pPr>
      <w:rPr>
        <w:rFonts w:ascii="Wingdings" w:eastAsia="Times New Roman" w:hAnsi="Wingdings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56BE73F9"/>
    <w:multiLevelType w:val="hybridMultilevel"/>
    <w:tmpl w:val="D2A8303E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5ED855A1"/>
    <w:multiLevelType w:val="hybridMultilevel"/>
    <w:tmpl w:val="FF14677A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64F02A85"/>
    <w:multiLevelType w:val="hybridMultilevel"/>
    <w:tmpl w:val="F4A6487C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 w15:restartNumberingAfterBreak="0">
    <w:nsid w:val="66D8355F"/>
    <w:multiLevelType w:val="hybridMultilevel"/>
    <w:tmpl w:val="9ADC899A"/>
    <w:lvl w:ilvl="0" w:tplc="04090001">
      <w:start w:val="1"/>
      <w:numFmt w:val="bullet"/>
      <w:lvlText w:val=""/>
      <w:lvlJc w:val="left"/>
      <w:pPr>
        <w:ind w:left="774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94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214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934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54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74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94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814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534" w:hanging="360"/>
      </w:pPr>
      <w:rPr>
        <w:rFonts w:ascii="Wingdings" w:hAnsi="Wingdings" w:hint="default"/>
      </w:rPr>
    </w:lvl>
  </w:abstractNum>
  <w:abstractNum w:abstractNumId="27" w15:restartNumberingAfterBreak="0">
    <w:nsid w:val="6B032A0B"/>
    <w:multiLevelType w:val="hybridMultilevel"/>
    <w:tmpl w:val="3FC4B3C6"/>
    <w:lvl w:ilvl="0" w:tplc="1000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1000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1000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1000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1000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1000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1000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1000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1000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8" w15:restartNumberingAfterBreak="0">
    <w:nsid w:val="73E27463"/>
    <w:multiLevelType w:val="singleLevel"/>
    <w:tmpl w:val="11B81DD2"/>
    <w:lvl w:ilvl="0">
      <w:start w:val="1"/>
      <w:numFmt w:val="bullet"/>
      <w:pStyle w:val="Aufzhlungsliste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29" w15:restartNumberingAfterBreak="0">
    <w:nsid w:val="76DF1E1C"/>
    <w:multiLevelType w:val="hybridMultilevel"/>
    <w:tmpl w:val="0C22AE36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0" w15:restartNumberingAfterBreak="0">
    <w:nsid w:val="7B390344"/>
    <w:multiLevelType w:val="hybridMultilevel"/>
    <w:tmpl w:val="DDAE0E86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733040802">
    <w:abstractNumId w:val="9"/>
  </w:num>
  <w:num w:numId="2" w16cid:durableId="2078744960">
    <w:abstractNumId w:val="28"/>
  </w:num>
  <w:num w:numId="3" w16cid:durableId="844632747">
    <w:abstractNumId w:val="2"/>
  </w:num>
  <w:num w:numId="4" w16cid:durableId="2142382209">
    <w:abstractNumId w:val="7"/>
  </w:num>
  <w:num w:numId="5" w16cid:durableId="1797487219">
    <w:abstractNumId w:val="6"/>
  </w:num>
  <w:num w:numId="6" w16cid:durableId="1439137709">
    <w:abstractNumId w:val="5"/>
  </w:num>
  <w:num w:numId="7" w16cid:durableId="931277441">
    <w:abstractNumId w:val="4"/>
  </w:num>
  <w:num w:numId="8" w16cid:durableId="400252960">
    <w:abstractNumId w:val="8"/>
  </w:num>
  <w:num w:numId="9" w16cid:durableId="66076898">
    <w:abstractNumId w:val="3"/>
  </w:num>
  <w:num w:numId="10" w16cid:durableId="308293757">
    <w:abstractNumId w:val="1"/>
  </w:num>
  <w:num w:numId="11" w16cid:durableId="1369641291">
    <w:abstractNumId w:val="0"/>
  </w:num>
  <w:num w:numId="12" w16cid:durableId="1229851800">
    <w:abstractNumId w:val="12"/>
  </w:num>
  <w:num w:numId="13" w16cid:durableId="1625887685">
    <w:abstractNumId w:val="29"/>
  </w:num>
  <w:num w:numId="14" w16cid:durableId="962155697">
    <w:abstractNumId w:val="21"/>
  </w:num>
  <w:num w:numId="15" w16cid:durableId="1693720797">
    <w:abstractNumId w:val="24"/>
  </w:num>
  <w:num w:numId="16" w16cid:durableId="672997608">
    <w:abstractNumId w:val="11"/>
  </w:num>
  <w:num w:numId="17" w16cid:durableId="125319711">
    <w:abstractNumId w:val="23"/>
  </w:num>
  <w:num w:numId="18" w16cid:durableId="369261170">
    <w:abstractNumId w:val="25"/>
  </w:num>
  <w:num w:numId="19" w16cid:durableId="894776894">
    <w:abstractNumId w:val="15"/>
  </w:num>
  <w:num w:numId="20" w16cid:durableId="1939554336">
    <w:abstractNumId w:val="16"/>
  </w:num>
  <w:num w:numId="21" w16cid:durableId="1838493998">
    <w:abstractNumId w:val="22"/>
  </w:num>
  <w:num w:numId="22" w16cid:durableId="1051229494">
    <w:abstractNumId w:val="17"/>
  </w:num>
  <w:num w:numId="23" w16cid:durableId="739837841">
    <w:abstractNumId w:val="14"/>
  </w:num>
  <w:num w:numId="24" w16cid:durableId="846360806">
    <w:abstractNumId w:val="10"/>
  </w:num>
  <w:num w:numId="25" w16cid:durableId="320305708">
    <w:abstractNumId w:val="19"/>
  </w:num>
  <w:num w:numId="26" w16cid:durableId="1802990335">
    <w:abstractNumId w:val="20"/>
  </w:num>
  <w:num w:numId="27" w16cid:durableId="2082632514">
    <w:abstractNumId w:val="18"/>
  </w:num>
  <w:num w:numId="28" w16cid:durableId="1513109979">
    <w:abstractNumId w:val="26"/>
  </w:num>
  <w:num w:numId="29" w16cid:durableId="1616209335">
    <w:abstractNumId w:val="13"/>
  </w:num>
  <w:num w:numId="30" w16cid:durableId="1027367995">
    <w:abstractNumId w:val="30"/>
  </w:num>
  <w:num w:numId="31" w16cid:durableId="365184735">
    <w:abstractNumId w:val="27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defaultTabStop w:val="708"/>
  <w:hyphenationZone w:val="425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Cell&lt;/Style&gt;&lt;LeftDelim&gt;{&lt;/LeftDelim&gt;&lt;RightDelim&gt;}&lt;/RightDelim&gt;&lt;FontName&gt;Calibri Light&lt;/FontName&gt;&lt;FontSize&gt;14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frsw0d9z525tacezrp95ewfwf0vxavrrveee&quot;&gt;PG recycling&lt;record-ids&gt;&lt;item&gt;126&lt;/item&gt;&lt;item&gt;127&lt;/item&gt;&lt;item&gt;128&lt;/item&gt;&lt;item&gt;129&lt;/item&gt;&lt;/record-ids&gt;&lt;/item&gt;&lt;/Libraries&gt;"/>
  </w:docVars>
  <w:rsids>
    <w:rsidRoot w:val="00532EA3"/>
    <w:rsid w:val="000002B3"/>
    <w:rsid w:val="0000090F"/>
    <w:rsid w:val="00000CDF"/>
    <w:rsid w:val="00001015"/>
    <w:rsid w:val="000011F4"/>
    <w:rsid w:val="0000181E"/>
    <w:rsid w:val="000018AA"/>
    <w:rsid w:val="00001D3E"/>
    <w:rsid w:val="000024CE"/>
    <w:rsid w:val="000027F2"/>
    <w:rsid w:val="00002F98"/>
    <w:rsid w:val="0000327D"/>
    <w:rsid w:val="000035D6"/>
    <w:rsid w:val="00005E93"/>
    <w:rsid w:val="000064D7"/>
    <w:rsid w:val="00007353"/>
    <w:rsid w:val="00007AED"/>
    <w:rsid w:val="00007B4C"/>
    <w:rsid w:val="00010BA6"/>
    <w:rsid w:val="000119FE"/>
    <w:rsid w:val="0001217C"/>
    <w:rsid w:val="00012360"/>
    <w:rsid w:val="00012588"/>
    <w:rsid w:val="00012AEA"/>
    <w:rsid w:val="00012EE2"/>
    <w:rsid w:val="00013203"/>
    <w:rsid w:val="00013300"/>
    <w:rsid w:val="00013E28"/>
    <w:rsid w:val="0001410A"/>
    <w:rsid w:val="00014EC8"/>
    <w:rsid w:val="00015E35"/>
    <w:rsid w:val="000161DC"/>
    <w:rsid w:val="00016963"/>
    <w:rsid w:val="00016D0A"/>
    <w:rsid w:val="0001722C"/>
    <w:rsid w:val="0001730D"/>
    <w:rsid w:val="00017478"/>
    <w:rsid w:val="000176BF"/>
    <w:rsid w:val="00017B68"/>
    <w:rsid w:val="00017CBE"/>
    <w:rsid w:val="00017DD9"/>
    <w:rsid w:val="000205AC"/>
    <w:rsid w:val="00020E2D"/>
    <w:rsid w:val="000211F3"/>
    <w:rsid w:val="00021EF5"/>
    <w:rsid w:val="00022363"/>
    <w:rsid w:val="00022DC4"/>
    <w:rsid w:val="000231EB"/>
    <w:rsid w:val="00023DF0"/>
    <w:rsid w:val="0002495F"/>
    <w:rsid w:val="00024C4B"/>
    <w:rsid w:val="00024E82"/>
    <w:rsid w:val="00025372"/>
    <w:rsid w:val="000259AE"/>
    <w:rsid w:val="00025A35"/>
    <w:rsid w:val="00026301"/>
    <w:rsid w:val="00026E32"/>
    <w:rsid w:val="00027164"/>
    <w:rsid w:val="00027ECC"/>
    <w:rsid w:val="00030086"/>
    <w:rsid w:val="00030D2E"/>
    <w:rsid w:val="00030F32"/>
    <w:rsid w:val="00030FDF"/>
    <w:rsid w:val="000321EF"/>
    <w:rsid w:val="00032806"/>
    <w:rsid w:val="00032AB6"/>
    <w:rsid w:val="00032CC5"/>
    <w:rsid w:val="00032F3C"/>
    <w:rsid w:val="00035461"/>
    <w:rsid w:val="000356C7"/>
    <w:rsid w:val="00035FBF"/>
    <w:rsid w:val="0003655A"/>
    <w:rsid w:val="00036585"/>
    <w:rsid w:val="00037B56"/>
    <w:rsid w:val="00040993"/>
    <w:rsid w:val="00040C13"/>
    <w:rsid w:val="0004198B"/>
    <w:rsid w:val="00041D64"/>
    <w:rsid w:val="00042728"/>
    <w:rsid w:val="00042AE0"/>
    <w:rsid w:val="000432A1"/>
    <w:rsid w:val="00043CDF"/>
    <w:rsid w:val="00044718"/>
    <w:rsid w:val="0004616E"/>
    <w:rsid w:val="00046BBE"/>
    <w:rsid w:val="00046C6C"/>
    <w:rsid w:val="00047093"/>
    <w:rsid w:val="000470C9"/>
    <w:rsid w:val="0004775A"/>
    <w:rsid w:val="000479FE"/>
    <w:rsid w:val="00047B1C"/>
    <w:rsid w:val="000505F0"/>
    <w:rsid w:val="000507D5"/>
    <w:rsid w:val="00050C92"/>
    <w:rsid w:val="00050DD1"/>
    <w:rsid w:val="00051452"/>
    <w:rsid w:val="000514BB"/>
    <w:rsid w:val="0005184C"/>
    <w:rsid w:val="00051D06"/>
    <w:rsid w:val="000525F3"/>
    <w:rsid w:val="0005280F"/>
    <w:rsid w:val="0005282C"/>
    <w:rsid w:val="00052F4F"/>
    <w:rsid w:val="0005340F"/>
    <w:rsid w:val="0005441C"/>
    <w:rsid w:val="0005442F"/>
    <w:rsid w:val="00054A38"/>
    <w:rsid w:val="0005518E"/>
    <w:rsid w:val="000551CA"/>
    <w:rsid w:val="00055509"/>
    <w:rsid w:val="000555AC"/>
    <w:rsid w:val="000559FF"/>
    <w:rsid w:val="00056490"/>
    <w:rsid w:val="00057783"/>
    <w:rsid w:val="000578DD"/>
    <w:rsid w:val="00057B24"/>
    <w:rsid w:val="00057CCF"/>
    <w:rsid w:val="00060291"/>
    <w:rsid w:val="0006060D"/>
    <w:rsid w:val="00061435"/>
    <w:rsid w:val="00062136"/>
    <w:rsid w:val="00062CE2"/>
    <w:rsid w:val="00062FD2"/>
    <w:rsid w:val="000630DE"/>
    <w:rsid w:val="00063CC7"/>
    <w:rsid w:val="0006404A"/>
    <w:rsid w:val="0006428B"/>
    <w:rsid w:val="000653F5"/>
    <w:rsid w:val="000655C9"/>
    <w:rsid w:val="0006696D"/>
    <w:rsid w:val="00067937"/>
    <w:rsid w:val="000703A2"/>
    <w:rsid w:val="0007048A"/>
    <w:rsid w:val="00070887"/>
    <w:rsid w:val="00070D20"/>
    <w:rsid w:val="00070DCD"/>
    <w:rsid w:val="00070FBF"/>
    <w:rsid w:val="000715AC"/>
    <w:rsid w:val="00071780"/>
    <w:rsid w:val="000719CC"/>
    <w:rsid w:val="00071B57"/>
    <w:rsid w:val="00071C70"/>
    <w:rsid w:val="00071FAE"/>
    <w:rsid w:val="00072199"/>
    <w:rsid w:val="00072680"/>
    <w:rsid w:val="00072C9A"/>
    <w:rsid w:val="00072CC3"/>
    <w:rsid w:val="00073EE1"/>
    <w:rsid w:val="00074EFE"/>
    <w:rsid w:val="000751D7"/>
    <w:rsid w:val="00075761"/>
    <w:rsid w:val="00076395"/>
    <w:rsid w:val="00076585"/>
    <w:rsid w:val="00076AB4"/>
    <w:rsid w:val="00076D1F"/>
    <w:rsid w:val="000773CE"/>
    <w:rsid w:val="00077925"/>
    <w:rsid w:val="000779C4"/>
    <w:rsid w:val="00077CB9"/>
    <w:rsid w:val="00080009"/>
    <w:rsid w:val="00080200"/>
    <w:rsid w:val="00080591"/>
    <w:rsid w:val="000805F0"/>
    <w:rsid w:val="000816B4"/>
    <w:rsid w:val="00081B18"/>
    <w:rsid w:val="00081C04"/>
    <w:rsid w:val="00082181"/>
    <w:rsid w:val="00082937"/>
    <w:rsid w:val="00082D51"/>
    <w:rsid w:val="00082F77"/>
    <w:rsid w:val="000845E5"/>
    <w:rsid w:val="000849CA"/>
    <w:rsid w:val="00084B25"/>
    <w:rsid w:val="00084C38"/>
    <w:rsid w:val="00084E10"/>
    <w:rsid w:val="00084F50"/>
    <w:rsid w:val="0008501B"/>
    <w:rsid w:val="00085023"/>
    <w:rsid w:val="00085F97"/>
    <w:rsid w:val="00086A2F"/>
    <w:rsid w:val="00086A35"/>
    <w:rsid w:val="000901A9"/>
    <w:rsid w:val="0009040B"/>
    <w:rsid w:val="0009053D"/>
    <w:rsid w:val="00090ABD"/>
    <w:rsid w:val="00090D15"/>
    <w:rsid w:val="0009142C"/>
    <w:rsid w:val="00091859"/>
    <w:rsid w:val="00091AD6"/>
    <w:rsid w:val="00093ED6"/>
    <w:rsid w:val="00094068"/>
    <w:rsid w:val="000942ED"/>
    <w:rsid w:val="0009546C"/>
    <w:rsid w:val="00095622"/>
    <w:rsid w:val="00095C5B"/>
    <w:rsid w:val="00096957"/>
    <w:rsid w:val="0009696C"/>
    <w:rsid w:val="00097182"/>
    <w:rsid w:val="000A1026"/>
    <w:rsid w:val="000A124B"/>
    <w:rsid w:val="000A1685"/>
    <w:rsid w:val="000A1A31"/>
    <w:rsid w:val="000A21D4"/>
    <w:rsid w:val="000A296E"/>
    <w:rsid w:val="000A3128"/>
    <w:rsid w:val="000A4799"/>
    <w:rsid w:val="000A4F7C"/>
    <w:rsid w:val="000A5BF8"/>
    <w:rsid w:val="000A6202"/>
    <w:rsid w:val="000A7A02"/>
    <w:rsid w:val="000A7C0B"/>
    <w:rsid w:val="000A7E7C"/>
    <w:rsid w:val="000B0012"/>
    <w:rsid w:val="000B0E85"/>
    <w:rsid w:val="000B1148"/>
    <w:rsid w:val="000B1E2B"/>
    <w:rsid w:val="000B2211"/>
    <w:rsid w:val="000B38E1"/>
    <w:rsid w:val="000B437E"/>
    <w:rsid w:val="000B5399"/>
    <w:rsid w:val="000B541E"/>
    <w:rsid w:val="000B59C1"/>
    <w:rsid w:val="000B608D"/>
    <w:rsid w:val="000B6A51"/>
    <w:rsid w:val="000B6FB7"/>
    <w:rsid w:val="000B77FD"/>
    <w:rsid w:val="000B79C0"/>
    <w:rsid w:val="000B7B73"/>
    <w:rsid w:val="000B7D32"/>
    <w:rsid w:val="000B7FA2"/>
    <w:rsid w:val="000C0A9D"/>
    <w:rsid w:val="000C0F8F"/>
    <w:rsid w:val="000C1D2E"/>
    <w:rsid w:val="000C1EC1"/>
    <w:rsid w:val="000C2849"/>
    <w:rsid w:val="000C391F"/>
    <w:rsid w:val="000C3D13"/>
    <w:rsid w:val="000C45D9"/>
    <w:rsid w:val="000C566F"/>
    <w:rsid w:val="000C5699"/>
    <w:rsid w:val="000C59A6"/>
    <w:rsid w:val="000C69D2"/>
    <w:rsid w:val="000C6A2D"/>
    <w:rsid w:val="000C6DB3"/>
    <w:rsid w:val="000C6E13"/>
    <w:rsid w:val="000C74A1"/>
    <w:rsid w:val="000C7561"/>
    <w:rsid w:val="000C7813"/>
    <w:rsid w:val="000C7842"/>
    <w:rsid w:val="000C7EF7"/>
    <w:rsid w:val="000C7F06"/>
    <w:rsid w:val="000D033F"/>
    <w:rsid w:val="000D210B"/>
    <w:rsid w:val="000D278D"/>
    <w:rsid w:val="000D29F9"/>
    <w:rsid w:val="000D3AA3"/>
    <w:rsid w:val="000D3C44"/>
    <w:rsid w:val="000D3C8D"/>
    <w:rsid w:val="000D465A"/>
    <w:rsid w:val="000D48A5"/>
    <w:rsid w:val="000D4E9B"/>
    <w:rsid w:val="000D5F5F"/>
    <w:rsid w:val="000D61C9"/>
    <w:rsid w:val="000D6C3C"/>
    <w:rsid w:val="000D766A"/>
    <w:rsid w:val="000D7747"/>
    <w:rsid w:val="000D78AC"/>
    <w:rsid w:val="000D7F8D"/>
    <w:rsid w:val="000E003C"/>
    <w:rsid w:val="000E024E"/>
    <w:rsid w:val="000E029C"/>
    <w:rsid w:val="000E02AD"/>
    <w:rsid w:val="000E07E9"/>
    <w:rsid w:val="000E0A0F"/>
    <w:rsid w:val="000E0AC7"/>
    <w:rsid w:val="000E1C6D"/>
    <w:rsid w:val="000E1D3E"/>
    <w:rsid w:val="000E1D55"/>
    <w:rsid w:val="000E27E7"/>
    <w:rsid w:val="000E2D18"/>
    <w:rsid w:val="000E33BD"/>
    <w:rsid w:val="000E3695"/>
    <w:rsid w:val="000E496C"/>
    <w:rsid w:val="000E53CA"/>
    <w:rsid w:val="000E5445"/>
    <w:rsid w:val="000E5A57"/>
    <w:rsid w:val="000E7BEE"/>
    <w:rsid w:val="000F011E"/>
    <w:rsid w:val="000F0701"/>
    <w:rsid w:val="000F096E"/>
    <w:rsid w:val="000F09DE"/>
    <w:rsid w:val="000F18F0"/>
    <w:rsid w:val="000F208E"/>
    <w:rsid w:val="000F2688"/>
    <w:rsid w:val="000F2D33"/>
    <w:rsid w:val="000F3054"/>
    <w:rsid w:val="000F36C8"/>
    <w:rsid w:val="000F36F5"/>
    <w:rsid w:val="000F439F"/>
    <w:rsid w:val="000F471B"/>
    <w:rsid w:val="000F4CFC"/>
    <w:rsid w:val="000F4DE1"/>
    <w:rsid w:val="000F529B"/>
    <w:rsid w:val="000F59DF"/>
    <w:rsid w:val="000F5C80"/>
    <w:rsid w:val="000F611C"/>
    <w:rsid w:val="000F64E6"/>
    <w:rsid w:val="000F69E0"/>
    <w:rsid w:val="000F789D"/>
    <w:rsid w:val="000F78A8"/>
    <w:rsid w:val="000F7DB5"/>
    <w:rsid w:val="0010052D"/>
    <w:rsid w:val="00100729"/>
    <w:rsid w:val="00103104"/>
    <w:rsid w:val="001031D4"/>
    <w:rsid w:val="0010321F"/>
    <w:rsid w:val="00103312"/>
    <w:rsid w:val="00103BA0"/>
    <w:rsid w:val="00103D3F"/>
    <w:rsid w:val="001041EE"/>
    <w:rsid w:val="00104470"/>
    <w:rsid w:val="00104F4C"/>
    <w:rsid w:val="0010506B"/>
    <w:rsid w:val="001052A4"/>
    <w:rsid w:val="001053E6"/>
    <w:rsid w:val="00105E21"/>
    <w:rsid w:val="0010612D"/>
    <w:rsid w:val="0010722B"/>
    <w:rsid w:val="0010745C"/>
    <w:rsid w:val="00107611"/>
    <w:rsid w:val="00107AA3"/>
    <w:rsid w:val="001103FE"/>
    <w:rsid w:val="001104F3"/>
    <w:rsid w:val="00110E74"/>
    <w:rsid w:val="0011116E"/>
    <w:rsid w:val="00111A23"/>
    <w:rsid w:val="00111D80"/>
    <w:rsid w:val="00111E9A"/>
    <w:rsid w:val="0011318F"/>
    <w:rsid w:val="0011400F"/>
    <w:rsid w:val="001153D6"/>
    <w:rsid w:val="00115CDD"/>
    <w:rsid w:val="00115CFC"/>
    <w:rsid w:val="001167B4"/>
    <w:rsid w:val="00116941"/>
    <w:rsid w:val="00116DBB"/>
    <w:rsid w:val="001170E1"/>
    <w:rsid w:val="00120534"/>
    <w:rsid w:val="00121E06"/>
    <w:rsid w:val="00122C25"/>
    <w:rsid w:val="0012423A"/>
    <w:rsid w:val="001244E6"/>
    <w:rsid w:val="001246CC"/>
    <w:rsid w:val="00124BC1"/>
    <w:rsid w:val="0012570D"/>
    <w:rsid w:val="00125D82"/>
    <w:rsid w:val="00126CF2"/>
    <w:rsid w:val="00126F53"/>
    <w:rsid w:val="001275CB"/>
    <w:rsid w:val="001305FE"/>
    <w:rsid w:val="00130C5E"/>
    <w:rsid w:val="0013285B"/>
    <w:rsid w:val="00132BE2"/>
    <w:rsid w:val="00132D29"/>
    <w:rsid w:val="00133282"/>
    <w:rsid w:val="0013467A"/>
    <w:rsid w:val="00134770"/>
    <w:rsid w:val="001347A9"/>
    <w:rsid w:val="00134C8C"/>
    <w:rsid w:val="0013539A"/>
    <w:rsid w:val="00135FD8"/>
    <w:rsid w:val="00136193"/>
    <w:rsid w:val="00137452"/>
    <w:rsid w:val="001378F4"/>
    <w:rsid w:val="00137989"/>
    <w:rsid w:val="00140477"/>
    <w:rsid w:val="0014058E"/>
    <w:rsid w:val="001405CF"/>
    <w:rsid w:val="00140EDC"/>
    <w:rsid w:val="001417D7"/>
    <w:rsid w:val="001418EB"/>
    <w:rsid w:val="0014269A"/>
    <w:rsid w:val="00142F40"/>
    <w:rsid w:val="00143754"/>
    <w:rsid w:val="001445C2"/>
    <w:rsid w:val="00145831"/>
    <w:rsid w:val="00145D34"/>
    <w:rsid w:val="001465FE"/>
    <w:rsid w:val="00146826"/>
    <w:rsid w:val="00146B38"/>
    <w:rsid w:val="00146F8D"/>
    <w:rsid w:val="00147092"/>
    <w:rsid w:val="001474BC"/>
    <w:rsid w:val="00147E5D"/>
    <w:rsid w:val="00150271"/>
    <w:rsid w:val="001502A0"/>
    <w:rsid w:val="00150791"/>
    <w:rsid w:val="00150DB5"/>
    <w:rsid w:val="00150DCB"/>
    <w:rsid w:val="00150DCD"/>
    <w:rsid w:val="00151712"/>
    <w:rsid w:val="001531D6"/>
    <w:rsid w:val="0015367C"/>
    <w:rsid w:val="00153BAF"/>
    <w:rsid w:val="00153E6D"/>
    <w:rsid w:val="00153F34"/>
    <w:rsid w:val="00154329"/>
    <w:rsid w:val="00154AA5"/>
    <w:rsid w:val="00154EAB"/>
    <w:rsid w:val="00154EBA"/>
    <w:rsid w:val="0015501F"/>
    <w:rsid w:val="00155159"/>
    <w:rsid w:val="00156478"/>
    <w:rsid w:val="0015760F"/>
    <w:rsid w:val="00157851"/>
    <w:rsid w:val="00157DD2"/>
    <w:rsid w:val="0016024F"/>
    <w:rsid w:val="00160458"/>
    <w:rsid w:val="001604C5"/>
    <w:rsid w:val="00160703"/>
    <w:rsid w:val="00160C9D"/>
    <w:rsid w:val="001610DF"/>
    <w:rsid w:val="00161155"/>
    <w:rsid w:val="00161416"/>
    <w:rsid w:val="001616E5"/>
    <w:rsid w:val="001626A3"/>
    <w:rsid w:val="00162ABF"/>
    <w:rsid w:val="00163582"/>
    <w:rsid w:val="001635F8"/>
    <w:rsid w:val="00163EDA"/>
    <w:rsid w:val="00164049"/>
    <w:rsid w:val="00164098"/>
    <w:rsid w:val="00164F06"/>
    <w:rsid w:val="0016552E"/>
    <w:rsid w:val="00166946"/>
    <w:rsid w:val="00167103"/>
    <w:rsid w:val="00167358"/>
    <w:rsid w:val="00167C67"/>
    <w:rsid w:val="001700EB"/>
    <w:rsid w:val="001701E3"/>
    <w:rsid w:val="001728BD"/>
    <w:rsid w:val="00172949"/>
    <w:rsid w:val="00173725"/>
    <w:rsid w:val="00173766"/>
    <w:rsid w:val="001739FF"/>
    <w:rsid w:val="00173D88"/>
    <w:rsid w:val="00174496"/>
    <w:rsid w:val="00174628"/>
    <w:rsid w:val="00175C7B"/>
    <w:rsid w:val="0017601F"/>
    <w:rsid w:val="00176DCB"/>
    <w:rsid w:val="00177130"/>
    <w:rsid w:val="0018000A"/>
    <w:rsid w:val="00180232"/>
    <w:rsid w:val="00180409"/>
    <w:rsid w:val="0018125E"/>
    <w:rsid w:val="001813FA"/>
    <w:rsid w:val="00181DE5"/>
    <w:rsid w:val="00182546"/>
    <w:rsid w:val="0018338B"/>
    <w:rsid w:val="001836FC"/>
    <w:rsid w:val="00184807"/>
    <w:rsid w:val="00185804"/>
    <w:rsid w:val="00185909"/>
    <w:rsid w:val="0018641E"/>
    <w:rsid w:val="00190275"/>
    <w:rsid w:val="00190614"/>
    <w:rsid w:val="00191CC4"/>
    <w:rsid w:val="00192048"/>
    <w:rsid w:val="00192ABA"/>
    <w:rsid w:val="00193032"/>
    <w:rsid w:val="001931F7"/>
    <w:rsid w:val="001933F4"/>
    <w:rsid w:val="00193675"/>
    <w:rsid w:val="00193A87"/>
    <w:rsid w:val="00193C88"/>
    <w:rsid w:val="00193CC7"/>
    <w:rsid w:val="001942E9"/>
    <w:rsid w:val="001945BF"/>
    <w:rsid w:val="0019484C"/>
    <w:rsid w:val="001952A9"/>
    <w:rsid w:val="00195ADD"/>
    <w:rsid w:val="00195BCE"/>
    <w:rsid w:val="001960D3"/>
    <w:rsid w:val="00196CC8"/>
    <w:rsid w:val="0019730E"/>
    <w:rsid w:val="00197546"/>
    <w:rsid w:val="00197613"/>
    <w:rsid w:val="00197D7A"/>
    <w:rsid w:val="001A0012"/>
    <w:rsid w:val="001A00CD"/>
    <w:rsid w:val="001A08A5"/>
    <w:rsid w:val="001A08AA"/>
    <w:rsid w:val="001A0DA8"/>
    <w:rsid w:val="001A0E4D"/>
    <w:rsid w:val="001A124D"/>
    <w:rsid w:val="001A140F"/>
    <w:rsid w:val="001A1902"/>
    <w:rsid w:val="001A1991"/>
    <w:rsid w:val="001A1C16"/>
    <w:rsid w:val="001A2F69"/>
    <w:rsid w:val="001A31D2"/>
    <w:rsid w:val="001A36CE"/>
    <w:rsid w:val="001A3CF5"/>
    <w:rsid w:val="001A4571"/>
    <w:rsid w:val="001A4596"/>
    <w:rsid w:val="001A467A"/>
    <w:rsid w:val="001A5127"/>
    <w:rsid w:val="001A5255"/>
    <w:rsid w:val="001A55D2"/>
    <w:rsid w:val="001A581B"/>
    <w:rsid w:val="001A5CB2"/>
    <w:rsid w:val="001A610F"/>
    <w:rsid w:val="001A66BD"/>
    <w:rsid w:val="001A68D4"/>
    <w:rsid w:val="001A6C07"/>
    <w:rsid w:val="001B0588"/>
    <w:rsid w:val="001B1301"/>
    <w:rsid w:val="001B27FD"/>
    <w:rsid w:val="001B34F2"/>
    <w:rsid w:val="001B3F40"/>
    <w:rsid w:val="001B3F69"/>
    <w:rsid w:val="001B418C"/>
    <w:rsid w:val="001B43F5"/>
    <w:rsid w:val="001B6108"/>
    <w:rsid w:val="001B6274"/>
    <w:rsid w:val="001B636E"/>
    <w:rsid w:val="001B63CF"/>
    <w:rsid w:val="001B6EB0"/>
    <w:rsid w:val="001B7015"/>
    <w:rsid w:val="001B72CE"/>
    <w:rsid w:val="001B7853"/>
    <w:rsid w:val="001B7887"/>
    <w:rsid w:val="001B7E5B"/>
    <w:rsid w:val="001C0E05"/>
    <w:rsid w:val="001C0F53"/>
    <w:rsid w:val="001C20F5"/>
    <w:rsid w:val="001C3562"/>
    <w:rsid w:val="001C3DCA"/>
    <w:rsid w:val="001C408B"/>
    <w:rsid w:val="001C45E3"/>
    <w:rsid w:val="001C4834"/>
    <w:rsid w:val="001C4C1C"/>
    <w:rsid w:val="001C4F16"/>
    <w:rsid w:val="001C5378"/>
    <w:rsid w:val="001C5973"/>
    <w:rsid w:val="001C61D2"/>
    <w:rsid w:val="001C6299"/>
    <w:rsid w:val="001C686A"/>
    <w:rsid w:val="001C6C58"/>
    <w:rsid w:val="001C7E06"/>
    <w:rsid w:val="001C7F29"/>
    <w:rsid w:val="001D0361"/>
    <w:rsid w:val="001D0AFA"/>
    <w:rsid w:val="001D12A4"/>
    <w:rsid w:val="001D13A8"/>
    <w:rsid w:val="001D1B39"/>
    <w:rsid w:val="001D25BA"/>
    <w:rsid w:val="001D2CB4"/>
    <w:rsid w:val="001D2D17"/>
    <w:rsid w:val="001D2F07"/>
    <w:rsid w:val="001D3515"/>
    <w:rsid w:val="001D36F3"/>
    <w:rsid w:val="001D3B2A"/>
    <w:rsid w:val="001D3B2E"/>
    <w:rsid w:val="001D3C6B"/>
    <w:rsid w:val="001D4064"/>
    <w:rsid w:val="001D43D5"/>
    <w:rsid w:val="001D49FB"/>
    <w:rsid w:val="001D556B"/>
    <w:rsid w:val="001D5CF3"/>
    <w:rsid w:val="001D63D1"/>
    <w:rsid w:val="001D6B89"/>
    <w:rsid w:val="001D70F3"/>
    <w:rsid w:val="001D7A5A"/>
    <w:rsid w:val="001D7EFE"/>
    <w:rsid w:val="001E01CB"/>
    <w:rsid w:val="001E0737"/>
    <w:rsid w:val="001E10B5"/>
    <w:rsid w:val="001E19D2"/>
    <w:rsid w:val="001E23C2"/>
    <w:rsid w:val="001E2A8E"/>
    <w:rsid w:val="001E2AA2"/>
    <w:rsid w:val="001E3537"/>
    <w:rsid w:val="001E3665"/>
    <w:rsid w:val="001E36F1"/>
    <w:rsid w:val="001E3D2F"/>
    <w:rsid w:val="001E4805"/>
    <w:rsid w:val="001E6744"/>
    <w:rsid w:val="001E7AE7"/>
    <w:rsid w:val="001E7E54"/>
    <w:rsid w:val="001F01AE"/>
    <w:rsid w:val="001F046D"/>
    <w:rsid w:val="001F056F"/>
    <w:rsid w:val="001F0671"/>
    <w:rsid w:val="001F0685"/>
    <w:rsid w:val="001F0900"/>
    <w:rsid w:val="001F0ABC"/>
    <w:rsid w:val="001F0E99"/>
    <w:rsid w:val="001F1BE4"/>
    <w:rsid w:val="001F265C"/>
    <w:rsid w:val="001F2886"/>
    <w:rsid w:val="001F2E88"/>
    <w:rsid w:val="001F3026"/>
    <w:rsid w:val="001F31A2"/>
    <w:rsid w:val="001F4084"/>
    <w:rsid w:val="001F4242"/>
    <w:rsid w:val="001F45A0"/>
    <w:rsid w:val="001F6344"/>
    <w:rsid w:val="001F63D2"/>
    <w:rsid w:val="001F7748"/>
    <w:rsid w:val="001F78A9"/>
    <w:rsid w:val="002004F3"/>
    <w:rsid w:val="0020069A"/>
    <w:rsid w:val="002007C8"/>
    <w:rsid w:val="00200BF2"/>
    <w:rsid w:val="00200CBE"/>
    <w:rsid w:val="00200ED3"/>
    <w:rsid w:val="0020104E"/>
    <w:rsid w:val="00201BF1"/>
    <w:rsid w:val="00201C73"/>
    <w:rsid w:val="0020216F"/>
    <w:rsid w:val="00203325"/>
    <w:rsid w:val="00203D63"/>
    <w:rsid w:val="0020423B"/>
    <w:rsid w:val="002044D6"/>
    <w:rsid w:val="002047F1"/>
    <w:rsid w:val="00204DA9"/>
    <w:rsid w:val="00205315"/>
    <w:rsid w:val="0020565D"/>
    <w:rsid w:val="00206166"/>
    <w:rsid w:val="0020623B"/>
    <w:rsid w:val="00206548"/>
    <w:rsid w:val="00206622"/>
    <w:rsid w:val="00207071"/>
    <w:rsid w:val="00207127"/>
    <w:rsid w:val="00207218"/>
    <w:rsid w:val="00207775"/>
    <w:rsid w:val="002077B1"/>
    <w:rsid w:val="00207DDA"/>
    <w:rsid w:val="00210576"/>
    <w:rsid w:val="00210F03"/>
    <w:rsid w:val="002119CD"/>
    <w:rsid w:val="00212792"/>
    <w:rsid w:val="00212899"/>
    <w:rsid w:val="00212C8C"/>
    <w:rsid w:val="00212CF7"/>
    <w:rsid w:val="00212D3A"/>
    <w:rsid w:val="0021323B"/>
    <w:rsid w:val="0021357E"/>
    <w:rsid w:val="002137FA"/>
    <w:rsid w:val="00213816"/>
    <w:rsid w:val="00213C68"/>
    <w:rsid w:val="00213E13"/>
    <w:rsid w:val="00213FF1"/>
    <w:rsid w:val="00214C42"/>
    <w:rsid w:val="00215672"/>
    <w:rsid w:val="002156EE"/>
    <w:rsid w:val="00215C2F"/>
    <w:rsid w:val="00215FA5"/>
    <w:rsid w:val="002166DD"/>
    <w:rsid w:val="00216CC2"/>
    <w:rsid w:val="00217C28"/>
    <w:rsid w:val="002212ED"/>
    <w:rsid w:val="0022135A"/>
    <w:rsid w:val="00222672"/>
    <w:rsid w:val="0022275F"/>
    <w:rsid w:val="00222E3A"/>
    <w:rsid w:val="0022312E"/>
    <w:rsid w:val="00223BF6"/>
    <w:rsid w:val="002242E9"/>
    <w:rsid w:val="00224EA2"/>
    <w:rsid w:val="002267BE"/>
    <w:rsid w:val="002269AE"/>
    <w:rsid w:val="00226E94"/>
    <w:rsid w:val="002271EE"/>
    <w:rsid w:val="00227291"/>
    <w:rsid w:val="002272C1"/>
    <w:rsid w:val="00227A5D"/>
    <w:rsid w:val="00227A92"/>
    <w:rsid w:val="00230413"/>
    <w:rsid w:val="00230C33"/>
    <w:rsid w:val="00230C9F"/>
    <w:rsid w:val="00230DC8"/>
    <w:rsid w:val="002317ED"/>
    <w:rsid w:val="0023325F"/>
    <w:rsid w:val="002338A5"/>
    <w:rsid w:val="00234AFD"/>
    <w:rsid w:val="002350B6"/>
    <w:rsid w:val="00235E23"/>
    <w:rsid w:val="00235F20"/>
    <w:rsid w:val="00236100"/>
    <w:rsid w:val="002364E8"/>
    <w:rsid w:val="002368E2"/>
    <w:rsid w:val="00237D52"/>
    <w:rsid w:val="002400AE"/>
    <w:rsid w:val="00240E11"/>
    <w:rsid w:val="00240E75"/>
    <w:rsid w:val="0024176A"/>
    <w:rsid w:val="002420E4"/>
    <w:rsid w:val="002426A0"/>
    <w:rsid w:val="0024357B"/>
    <w:rsid w:val="00244902"/>
    <w:rsid w:val="002454E9"/>
    <w:rsid w:val="00245D73"/>
    <w:rsid w:val="00245EFB"/>
    <w:rsid w:val="002460DF"/>
    <w:rsid w:val="0024656F"/>
    <w:rsid w:val="00246B40"/>
    <w:rsid w:val="00247166"/>
    <w:rsid w:val="002479C5"/>
    <w:rsid w:val="00247B79"/>
    <w:rsid w:val="00247D21"/>
    <w:rsid w:val="00250FA0"/>
    <w:rsid w:val="002514E3"/>
    <w:rsid w:val="00251C84"/>
    <w:rsid w:val="00252342"/>
    <w:rsid w:val="00252975"/>
    <w:rsid w:val="00253034"/>
    <w:rsid w:val="00253F01"/>
    <w:rsid w:val="00254567"/>
    <w:rsid w:val="0025524F"/>
    <w:rsid w:val="0025555C"/>
    <w:rsid w:val="0025576A"/>
    <w:rsid w:val="00256383"/>
    <w:rsid w:val="00256434"/>
    <w:rsid w:val="00257C44"/>
    <w:rsid w:val="00257E41"/>
    <w:rsid w:val="00260BDE"/>
    <w:rsid w:val="00260C03"/>
    <w:rsid w:val="002612B6"/>
    <w:rsid w:val="002626A6"/>
    <w:rsid w:val="002635C3"/>
    <w:rsid w:val="00263636"/>
    <w:rsid w:val="0026444D"/>
    <w:rsid w:val="00264B3D"/>
    <w:rsid w:val="0026511E"/>
    <w:rsid w:val="00265B37"/>
    <w:rsid w:val="00265E06"/>
    <w:rsid w:val="00265EE3"/>
    <w:rsid w:val="00266231"/>
    <w:rsid w:val="00266B78"/>
    <w:rsid w:val="00267F67"/>
    <w:rsid w:val="002702BE"/>
    <w:rsid w:val="002703E7"/>
    <w:rsid w:val="0027047D"/>
    <w:rsid w:val="0027065E"/>
    <w:rsid w:val="002709CA"/>
    <w:rsid w:val="00270C61"/>
    <w:rsid w:val="00270F8A"/>
    <w:rsid w:val="002712B9"/>
    <w:rsid w:val="00271ABE"/>
    <w:rsid w:val="00271C62"/>
    <w:rsid w:val="0027219C"/>
    <w:rsid w:val="00272C82"/>
    <w:rsid w:val="00272D25"/>
    <w:rsid w:val="0027418F"/>
    <w:rsid w:val="00274A16"/>
    <w:rsid w:val="002751CF"/>
    <w:rsid w:val="00275A08"/>
    <w:rsid w:val="00275CCD"/>
    <w:rsid w:val="00276770"/>
    <w:rsid w:val="002767AA"/>
    <w:rsid w:val="00276C26"/>
    <w:rsid w:val="00276D03"/>
    <w:rsid w:val="0027763F"/>
    <w:rsid w:val="00277A44"/>
    <w:rsid w:val="00277B71"/>
    <w:rsid w:val="00277BB2"/>
    <w:rsid w:val="00277F18"/>
    <w:rsid w:val="002809C5"/>
    <w:rsid w:val="0028149A"/>
    <w:rsid w:val="002818AB"/>
    <w:rsid w:val="00281F36"/>
    <w:rsid w:val="002825CB"/>
    <w:rsid w:val="0028266A"/>
    <w:rsid w:val="002827D5"/>
    <w:rsid w:val="00283314"/>
    <w:rsid w:val="002838A7"/>
    <w:rsid w:val="002838F3"/>
    <w:rsid w:val="002839E1"/>
    <w:rsid w:val="00284561"/>
    <w:rsid w:val="00284807"/>
    <w:rsid w:val="00284E5B"/>
    <w:rsid w:val="00285F4E"/>
    <w:rsid w:val="00286D88"/>
    <w:rsid w:val="00287A32"/>
    <w:rsid w:val="00287CBD"/>
    <w:rsid w:val="00290175"/>
    <w:rsid w:val="0029019F"/>
    <w:rsid w:val="00290577"/>
    <w:rsid w:val="00290B04"/>
    <w:rsid w:val="00290E36"/>
    <w:rsid w:val="00291900"/>
    <w:rsid w:val="0029208B"/>
    <w:rsid w:val="00292905"/>
    <w:rsid w:val="00292D59"/>
    <w:rsid w:val="00293099"/>
    <w:rsid w:val="002937DD"/>
    <w:rsid w:val="00295156"/>
    <w:rsid w:val="00295B28"/>
    <w:rsid w:val="00295F09"/>
    <w:rsid w:val="00296465"/>
    <w:rsid w:val="002A03C5"/>
    <w:rsid w:val="002A1580"/>
    <w:rsid w:val="002A16CB"/>
    <w:rsid w:val="002A1752"/>
    <w:rsid w:val="002A1CBC"/>
    <w:rsid w:val="002A2A86"/>
    <w:rsid w:val="002A3580"/>
    <w:rsid w:val="002A3895"/>
    <w:rsid w:val="002A435E"/>
    <w:rsid w:val="002A49FD"/>
    <w:rsid w:val="002A4A3D"/>
    <w:rsid w:val="002A51BB"/>
    <w:rsid w:val="002A609D"/>
    <w:rsid w:val="002A60D7"/>
    <w:rsid w:val="002A767A"/>
    <w:rsid w:val="002A7964"/>
    <w:rsid w:val="002A7B22"/>
    <w:rsid w:val="002A7E82"/>
    <w:rsid w:val="002B0A3C"/>
    <w:rsid w:val="002B1042"/>
    <w:rsid w:val="002B1653"/>
    <w:rsid w:val="002B226C"/>
    <w:rsid w:val="002B2862"/>
    <w:rsid w:val="002B2D59"/>
    <w:rsid w:val="002B33F8"/>
    <w:rsid w:val="002B47F8"/>
    <w:rsid w:val="002B4814"/>
    <w:rsid w:val="002B4B17"/>
    <w:rsid w:val="002B531D"/>
    <w:rsid w:val="002B5845"/>
    <w:rsid w:val="002B5C42"/>
    <w:rsid w:val="002B5DE6"/>
    <w:rsid w:val="002B5ECD"/>
    <w:rsid w:val="002B5EF1"/>
    <w:rsid w:val="002B60B9"/>
    <w:rsid w:val="002B7423"/>
    <w:rsid w:val="002C08F7"/>
    <w:rsid w:val="002C1F5D"/>
    <w:rsid w:val="002C24D2"/>
    <w:rsid w:val="002C2E38"/>
    <w:rsid w:val="002C461E"/>
    <w:rsid w:val="002C4CC4"/>
    <w:rsid w:val="002C4EF9"/>
    <w:rsid w:val="002C6734"/>
    <w:rsid w:val="002C6D8E"/>
    <w:rsid w:val="002C7BCC"/>
    <w:rsid w:val="002D0E3E"/>
    <w:rsid w:val="002D171D"/>
    <w:rsid w:val="002D176D"/>
    <w:rsid w:val="002D1FF7"/>
    <w:rsid w:val="002D1FFF"/>
    <w:rsid w:val="002D22AE"/>
    <w:rsid w:val="002D2580"/>
    <w:rsid w:val="002D26D9"/>
    <w:rsid w:val="002D28DA"/>
    <w:rsid w:val="002D2DC0"/>
    <w:rsid w:val="002D337B"/>
    <w:rsid w:val="002D3600"/>
    <w:rsid w:val="002D41B0"/>
    <w:rsid w:val="002D5D95"/>
    <w:rsid w:val="002D6B8A"/>
    <w:rsid w:val="002D6D85"/>
    <w:rsid w:val="002D6EC2"/>
    <w:rsid w:val="002D7164"/>
    <w:rsid w:val="002D7267"/>
    <w:rsid w:val="002D7A61"/>
    <w:rsid w:val="002D7F58"/>
    <w:rsid w:val="002E07A1"/>
    <w:rsid w:val="002E0A6D"/>
    <w:rsid w:val="002E0D02"/>
    <w:rsid w:val="002E0E37"/>
    <w:rsid w:val="002E106E"/>
    <w:rsid w:val="002E2577"/>
    <w:rsid w:val="002E28D9"/>
    <w:rsid w:val="002E2BD8"/>
    <w:rsid w:val="002E2C3C"/>
    <w:rsid w:val="002E37C7"/>
    <w:rsid w:val="002E3BCE"/>
    <w:rsid w:val="002E45F6"/>
    <w:rsid w:val="002E4FD5"/>
    <w:rsid w:val="002E6C53"/>
    <w:rsid w:val="002E72D8"/>
    <w:rsid w:val="002E7692"/>
    <w:rsid w:val="002E7B0F"/>
    <w:rsid w:val="002F02FD"/>
    <w:rsid w:val="002F14A1"/>
    <w:rsid w:val="002F192E"/>
    <w:rsid w:val="002F2056"/>
    <w:rsid w:val="002F2AA0"/>
    <w:rsid w:val="002F319C"/>
    <w:rsid w:val="002F41A9"/>
    <w:rsid w:val="002F488A"/>
    <w:rsid w:val="002F4897"/>
    <w:rsid w:val="002F492C"/>
    <w:rsid w:val="002F560B"/>
    <w:rsid w:val="002F61B4"/>
    <w:rsid w:val="002F62CE"/>
    <w:rsid w:val="002F6A8B"/>
    <w:rsid w:val="002F7F44"/>
    <w:rsid w:val="00300302"/>
    <w:rsid w:val="00300687"/>
    <w:rsid w:val="00300CB6"/>
    <w:rsid w:val="003011D8"/>
    <w:rsid w:val="0030161F"/>
    <w:rsid w:val="003017C2"/>
    <w:rsid w:val="00301A4A"/>
    <w:rsid w:val="00302F9E"/>
    <w:rsid w:val="00303075"/>
    <w:rsid w:val="0030424C"/>
    <w:rsid w:val="00304A6E"/>
    <w:rsid w:val="003055D3"/>
    <w:rsid w:val="00305636"/>
    <w:rsid w:val="00305B24"/>
    <w:rsid w:val="00305DBB"/>
    <w:rsid w:val="003067AD"/>
    <w:rsid w:val="00307175"/>
    <w:rsid w:val="0030742D"/>
    <w:rsid w:val="00307552"/>
    <w:rsid w:val="00307669"/>
    <w:rsid w:val="00307990"/>
    <w:rsid w:val="00307DDE"/>
    <w:rsid w:val="00310E75"/>
    <w:rsid w:val="00311512"/>
    <w:rsid w:val="0031187B"/>
    <w:rsid w:val="00311CAD"/>
    <w:rsid w:val="00311D5F"/>
    <w:rsid w:val="00313EB7"/>
    <w:rsid w:val="00314B8D"/>
    <w:rsid w:val="0031589F"/>
    <w:rsid w:val="00315967"/>
    <w:rsid w:val="003159F6"/>
    <w:rsid w:val="00315A77"/>
    <w:rsid w:val="00315B19"/>
    <w:rsid w:val="00315B8C"/>
    <w:rsid w:val="0031699A"/>
    <w:rsid w:val="0032037A"/>
    <w:rsid w:val="003205E9"/>
    <w:rsid w:val="00320B94"/>
    <w:rsid w:val="003218D0"/>
    <w:rsid w:val="00322207"/>
    <w:rsid w:val="003222E2"/>
    <w:rsid w:val="003228FF"/>
    <w:rsid w:val="00322B3F"/>
    <w:rsid w:val="003235FF"/>
    <w:rsid w:val="003246BE"/>
    <w:rsid w:val="00324BED"/>
    <w:rsid w:val="00324FB6"/>
    <w:rsid w:val="00326A0C"/>
    <w:rsid w:val="00326CE7"/>
    <w:rsid w:val="00327244"/>
    <w:rsid w:val="003304BA"/>
    <w:rsid w:val="003307C0"/>
    <w:rsid w:val="003308EA"/>
    <w:rsid w:val="00330B12"/>
    <w:rsid w:val="00331796"/>
    <w:rsid w:val="00332974"/>
    <w:rsid w:val="00333399"/>
    <w:rsid w:val="003337FE"/>
    <w:rsid w:val="0033397B"/>
    <w:rsid w:val="00333CCA"/>
    <w:rsid w:val="00334A3A"/>
    <w:rsid w:val="0033552D"/>
    <w:rsid w:val="0033590E"/>
    <w:rsid w:val="0033733E"/>
    <w:rsid w:val="003376B5"/>
    <w:rsid w:val="00337ED4"/>
    <w:rsid w:val="0034007C"/>
    <w:rsid w:val="0034036A"/>
    <w:rsid w:val="00341B83"/>
    <w:rsid w:val="0034232E"/>
    <w:rsid w:val="003427FD"/>
    <w:rsid w:val="003439CC"/>
    <w:rsid w:val="003448BC"/>
    <w:rsid w:val="00344CB9"/>
    <w:rsid w:val="003458BD"/>
    <w:rsid w:val="00345AE0"/>
    <w:rsid w:val="003464FB"/>
    <w:rsid w:val="003465D9"/>
    <w:rsid w:val="00346765"/>
    <w:rsid w:val="003476E7"/>
    <w:rsid w:val="0034774D"/>
    <w:rsid w:val="0035012D"/>
    <w:rsid w:val="00350449"/>
    <w:rsid w:val="003519EC"/>
    <w:rsid w:val="00352854"/>
    <w:rsid w:val="00352A51"/>
    <w:rsid w:val="00352B53"/>
    <w:rsid w:val="00352FBC"/>
    <w:rsid w:val="00353512"/>
    <w:rsid w:val="003538F3"/>
    <w:rsid w:val="00353D5D"/>
    <w:rsid w:val="00353DEE"/>
    <w:rsid w:val="00354EF1"/>
    <w:rsid w:val="00355313"/>
    <w:rsid w:val="00355561"/>
    <w:rsid w:val="00355A9C"/>
    <w:rsid w:val="00355C3F"/>
    <w:rsid w:val="00355E7B"/>
    <w:rsid w:val="0035609D"/>
    <w:rsid w:val="0035683B"/>
    <w:rsid w:val="00357928"/>
    <w:rsid w:val="0036008D"/>
    <w:rsid w:val="0036085F"/>
    <w:rsid w:val="00361201"/>
    <w:rsid w:val="00361F02"/>
    <w:rsid w:val="00361F9C"/>
    <w:rsid w:val="003626F5"/>
    <w:rsid w:val="00362C11"/>
    <w:rsid w:val="00362E13"/>
    <w:rsid w:val="003634B8"/>
    <w:rsid w:val="00364BE9"/>
    <w:rsid w:val="003656C0"/>
    <w:rsid w:val="003659B1"/>
    <w:rsid w:val="00366002"/>
    <w:rsid w:val="003660D1"/>
    <w:rsid w:val="003667F6"/>
    <w:rsid w:val="00366868"/>
    <w:rsid w:val="00366E35"/>
    <w:rsid w:val="00367511"/>
    <w:rsid w:val="00367654"/>
    <w:rsid w:val="00367AFB"/>
    <w:rsid w:val="00370241"/>
    <w:rsid w:val="0037045C"/>
    <w:rsid w:val="0037095A"/>
    <w:rsid w:val="0037127F"/>
    <w:rsid w:val="00371330"/>
    <w:rsid w:val="0037237E"/>
    <w:rsid w:val="0037250C"/>
    <w:rsid w:val="0037257F"/>
    <w:rsid w:val="00372955"/>
    <w:rsid w:val="0037321F"/>
    <w:rsid w:val="00373B22"/>
    <w:rsid w:val="00373CB0"/>
    <w:rsid w:val="00373DC4"/>
    <w:rsid w:val="00373EDD"/>
    <w:rsid w:val="00374327"/>
    <w:rsid w:val="0037527E"/>
    <w:rsid w:val="003758B1"/>
    <w:rsid w:val="00375C77"/>
    <w:rsid w:val="003763D5"/>
    <w:rsid w:val="003763D7"/>
    <w:rsid w:val="00377003"/>
    <w:rsid w:val="003773E5"/>
    <w:rsid w:val="00377895"/>
    <w:rsid w:val="00377D8F"/>
    <w:rsid w:val="00377EB8"/>
    <w:rsid w:val="00380585"/>
    <w:rsid w:val="00380B17"/>
    <w:rsid w:val="003817D3"/>
    <w:rsid w:val="00381DEF"/>
    <w:rsid w:val="00382C1F"/>
    <w:rsid w:val="00383A3D"/>
    <w:rsid w:val="003842EF"/>
    <w:rsid w:val="003848AC"/>
    <w:rsid w:val="003862C7"/>
    <w:rsid w:val="003867FA"/>
    <w:rsid w:val="00386FFC"/>
    <w:rsid w:val="003870FE"/>
    <w:rsid w:val="00387B5B"/>
    <w:rsid w:val="00390023"/>
    <w:rsid w:val="00390C85"/>
    <w:rsid w:val="0039195D"/>
    <w:rsid w:val="00391E9B"/>
    <w:rsid w:val="003928EC"/>
    <w:rsid w:val="00392A35"/>
    <w:rsid w:val="00392DB6"/>
    <w:rsid w:val="00393384"/>
    <w:rsid w:val="00393B0C"/>
    <w:rsid w:val="00393EAD"/>
    <w:rsid w:val="00394CB7"/>
    <w:rsid w:val="0039572A"/>
    <w:rsid w:val="0039618B"/>
    <w:rsid w:val="00396A43"/>
    <w:rsid w:val="00396A4A"/>
    <w:rsid w:val="003A0054"/>
    <w:rsid w:val="003A068E"/>
    <w:rsid w:val="003A0A39"/>
    <w:rsid w:val="003A0E75"/>
    <w:rsid w:val="003A142A"/>
    <w:rsid w:val="003A14D7"/>
    <w:rsid w:val="003A158B"/>
    <w:rsid w:val="003A1BE7"/>
    <w:rsid w:val="003A2239"/>
    <w:rsid w:val="003A235D"/>
    <w:rsid w:val="003A273E"/>
    <w:rsid w:val="003A302D"/>
    <w:rsid w:val="003A3414"/>
    <w:rsid w:val="003A44F9"/>
    <w:rsid w:val="003A5771"/>
    <w:rsid w:val="003A5ABF"/>
    <w:rsid w:val="003A5D94"/>
    <w:rsid w:val="003A651D"/>
    <w:rsid w:val="003A6529"/>
    <w:rsid w:val="003A7044"/>
    <w:rsid w:val="003A7283"/>
    <w:rsid w:val="003A728E"/>
    <w:rsid w:val="003A7649"/>
    <w:rsid w:val="003A7DFF"/>
    <w:rsid w:val="003B0241"/>
    <w:rsid w:val="003B07C8"/>
    <w:rsid w:val="003B0951"/>
    <w:rsid w:val="003B131A"/>
    <w:rsid w:val="003B26EC"/>
    <w:rsid w:val="003B3083"/>
    <w:rsid w:val="003B318A"/>
    <w:rsid w:val="003B3515"/>
    <w:rsid w:val="003B3C39"/>
    <w:rsid w:val="003B4313"/>
    <w:rsid w:val="003B466F"/>
    <w:rsid w:val="003B4920"/>
    <w:rsid w:val="003B4A3D"/>
    <w:rsid w:val="003B4C79"/>
    <w:rsid w:val="003B5356"/>
    <w:rsid w:val="003B6066"/>
    <w:rsid w:val="003B698A"/>
    <w:rsid w:val="003B6AD4"/>
    <w:rsid w:val="003B7006"/>
    <w:rsid w:val="003B7CA3"/>
    <w:rsid w:val="003B7EEF"/>
    <w:rsid w:val="003C052C"/>
    <w:rsid w:val="003C0771"/>
    <w:rsid w:val="003C1288"/>
    <w:rsid w:val="003C21E4"/>
    <w:rsid w:val="003C3244"/>
    <w:rsid w:val="003C3F97"/>
    <w:rsid w:val="003C4763"/>
    <w:rsid w:val="003C4A97"/>
    <w:rsid w:val="003C4BAE"/>
    <w:rsid w:val="003C5ECA"/>
    <w:rsid w:val="003C64C3"/>
    <w:rsid w:val="003C6584"/>
    <w:rsid w:val="003C6688"/>
    <w:rsid w:val="003C69ED"/>
    <w:rsid w:val="003C728F"/>
    <w:rsid w:val="003C7303"/>
    <w:rsid w:val="003C7629"/>
    <w:rsid w:val="003C7635"/>
    <w:rsid w:val="003C7DB0"/>
    <w:rsid w:val="003D013D"/>
    <w:rsid w:val="003D01EF"/>
    <w:rsid w:val="003D0889"/>
    <w:rsid w:val="003D0DFE"/>
    <w:rsid w:val="003D27EA"/>
    <w:rsid w:val="003D2B41"/>
    <w:rsid w:val="003D2DF5"/>
    <w:rsid w:val="003D3BAE"/>
    <w:rsid w:val="003D60BB"/>
    <w:rsid w:val="003D682C"/>
    <w:rsid w:val="003D6D50"/>
    <w:rsid w:val="003E0530"/>
    <w:rsid w:val="003E08C8"/>
    <w:rsid w:val="003E1244"/>
    <w:rsid w:val="003E1325"/>
    <w:rsid w:val="003E14AF"/>
    <w:rsid w:val="003E15E3"/>
    <w:rsid w:val="003E1670"/>
    <w:rsid w:val="003E2264"/>
    <w:rsid w:val="003E2390"/>
    <w:rsid w:val="003E3182"/>
    <w:rsid w:val="003E3399"/>
    <w:rsid w:val="003E3B4B"/>
    <w:rsid w:val="003E3C79"/>
    <w:rsid w:val="003E4912"/>
    <w:rsid w:val="003E4A87"/>
    <w:rsid w:val="003E5B0B"/>
    <w:rsid w:val="003E5DEA"/>
    <w:rsid w:val="003E638A"/>
    <w:rsid w:val="003E7136"/>
    <w:rsid w:val="003E74DA"/>
    <w:rsid w:val="003E78F2"/>
    <w:rsid w:val="003E7EE2"/>
    <w:rsid w:val="003E7FA4"/>
    <w:rsid w:val="003F060A"/>
    <w:rsid w:val="003F09F8"/>
    <w:rsid w:val="003F0AAA"/>
    <w:rsid w:val="003F283A"/>
    <w:rsid w:val="003F3577"/>
    <w:rsid w:val="003F3CB2"/>
    <w:rsid w:val="003F3D24"/>
    <w:rsid w:val="003F4103"/>
    <w:rsid w:val="003F41B1"/>
    <w:rsid w:val="003F41DF"/>
    <w:rsid w:val="003F42F5"/>
    <w:rsid w:val="003F490B"/>
    <w:rsid w:val="003F4A24"/>
    <w:rsid w:val="003F5032"/>
    <w:rsid w:val="003F57B3"/>
    <w:rsid w:val="003F6027"/>
    <w:rsid w:val="003F6A91"/>
    <w:rsid w:val="003F6D78"/>
    <w:rsid w:val="003F7A83"/>
    <w:rsid w:val="00400154"/>
    <w:rsid w:val="00400511"/>
    <w:rsid w:val="00400765"/>
    <w:rsid w:val="00400D51"/>
    <w:rsid w:val="0040121E"/>
    <w:rsid w:val="00401360"/>
    <w:rsid w:val="00401866"/>
    <w:rsid w:val="00401BA1"/>
    <w:rsid w:val="00401F03"/>
    <w:rsid w:val="00402546"/>
    <w:rsid w:val="004030B2"/>
    <w:rsid w:val="00403C43"/>
    <w:rsid w:val="00404827"/>
    <w:rsid w:val="0040498E"/>
    <w:rsid w:val="00404D3C"/>
    <w:rsid w:val="00404ECB"/>
    <w:rsid w:val="004052F3"/>
    <w:rsid w:val="00405338"/>
    <w:rsid w:val="004054B7"/>
    <w:rsid w:val="00405A05"/>
    <w:rsid w:val="00405D5C"/>
    <w:rsid w:val="0040799D"/>
    <w:rsid w:val="00407A7A"/>
    <w:rsid w:val="00407B24"/>
    <w:rsid w:val="00407D98"/>
    <w:rsid w:val="004102FA"/>
    <w:rsid w:val="00410575"/>
    <w:rsid w:val="0041058E"/>
    <w:rsid w:val="004110AA"/>
    <w:rsid w:val="004110EE"/>
    <w:rsid w:val="00411100"/>
    <w:rsid w:val="004115D6"/>
    <w:rsid w:val="00411F78"/>
    <w:rsid w:val="00412A74"/>
    <w:rsid w:val="0041342D"/>
    <w:rsid w:val="00413A7E"/>
    <w:rsid w:val="00413DB9"/>
    <w:rsid w:val="004141EE"/>
    <w:rsid w:val="004145C4"/>
    <w:rsid w:val="00414840"/>
    <w:rsid w:val="00414FFA"/>
    <w:rsid w:val="004151AE"/>
    <w:rsid w:val="0041593A"/>
    <w:rsid w:val="00415A56"/>
    <w:rsid w:val="00415BD7"/>
    <w:rsid w:val="00415F27"/>
    <w:rsid w:val="0041726C"/>
    <w:rsid w:val="00417EDA"/>
    <w:rsid w:val="00420E92"/>
    <w:rsid w:val="00421442"/>
    <w:rsid w:val="00421617"/>
    <w:rsid w:val="004216FC"/>
    <w:rsid w:val="00421CDC"/>
    <w:rsid w:val="004228CF"/>
    <w:rsid w:val="004229B8"/>
    <w:rsid w:val="00422FEF"/>
    <w:rsid w:val="0042333E"/>
    <w:rsid w:val="00423353"/>
    <w:rsid w:val="0042385E"/>
    <w:rsid w:val="00423C9A"/>
    <w:rsid w:val="0042483C"/>
    <w:rsid w:val="0042559E"/>
    <w:rsid w:val="00425BDE"/>
    <w:rsid w:val="004262C0"/>
    <w:rsid w:val="004269A1"/>
    <w:rsid w:val="0042734B"/>
    <w:rsid w:val="00427367"/>
    <w:rsid w:val="00427648"/>
    <w:rsid w:val="00427B7B"/>
    <w:rsid w:val="00427BBB"/>
    <w:rsid w:val="004306EA"/>
    <w:rsid w:val="004307A1"/>
    <w:rsid w:val="004309DA"/>
    <w:rsid w:val="00430A04"/>
    <w:rsid w:val="00430F75"/>
    <w:rsid w:val="0043310B"/>
    <w:rsid w:val="0043369A"/>
    <w:rsid w:val="00433A97"/>
    <w:rsid w:val="0043433D"/>
    <w:rsid w:val="0043513B"/>
    <w:rsid w:val="004354A3"/>
    <w:rsid w:val="00436009"/>
    <w:rsid w:val="00436048"/>
    <w:rsid w:val="00437701"/>
    <w:rsid w:val="00442406"/>
    <w:rsid w:val="004433E5"/>
    <w:rsid w:val="004436FF"/>
    <w:rsid w:val="00443765"/>
    <w:rsid w:val="004438B0"/>
    <w:rsid w:val="00443B87"/>
    <w:rsid w:val="0044402B"/>
    <w:rsid w:val="00444EA5"/>
    <w:rsid w:val="004458FB"/>
    <w:rsid w:val="004459DD"/>
    <w:rsid w:val="00446529"/>
    <w:rsid w:val="004466A6"/>
    <w:rsid w:val="00447197"/>
    <w:rsid w:val="004478E8"/>
    <w:rsid w:val="00450FF7"/>
    <w:rsid w:val="00451FDB"/>
    <w:rsid w:val="0045254B"/>
    <w:rsid w:val="00452CE4"/>
    <w:rsid w:val="00452D81"/>
    <w:rsid w:val="00452E66"/>
    <w:rsid w:val="00453346"/>
    <w:rsid w:val="00453349"/>
    <w:rsid w:val="00454082"/>
    <w:rsid w:val="004540E5"/>
    <w:rsid w:val="004544EB"/>
    <w:rsid w:val="004558CD"/>
    <w:rsid w:val="00455ACA"/>
    <w:rsid w:val="00455E44"/>
    <w:rsid w:val="0045611B"/>
    <w:rsid w:val="004565AA"/>
    <w:rsid w:val="004567A1"/>
    <w:rsid w:val="00456895"/>
    <w:rsid w:val="0045696F"/>
    <w:rsid w:val="00456B2E"/>
    <w:rsid w:val="00456B5F"/>
    <w:rsid w:val="0045796D"/>
    <w:rsid w:val="004602AF"/>
    <w:rsid w:val="004612D5"/>
    <w:rsid w:val="00461337"/>
    <w:rsid w:val="00461E62"/>
    <w:rsid w:val="004620EB"/>
    <w:rsid w:val="0046276E"/>
    <w:rsid w:val="00462AA8"/>
    <w:rsid w:val="00463304"/>
    <w:rsid w:val="004638B0"/>
    <w:rsid w:val="0046395D"/>
    <w:rsid w:val="00463B52"/>
    <w:rsid w:val="00463CE9"/>
    <w:rsid w:val="004645F3"/>
    <w:rsid w:val="00464F3F"/>
    <w:rsid w:val="004651FA"/>
    <w:rsid w:val="004652EB"/>
    <w:rsid w:val="004665D8"/>
    <w:rsid w:val="00466837"/>
    <w:rsid w:val="00467356"/>
    <w:rsid w:val="004674CA"/>
    <w:rsid w:val="00467A93"/>
    <w:rsid w:val="00467E75"/>
    <w:rsid w:val="004704F6"/>
    <w:rsid w:val="0047128A"/>
    <w:rsid w:val="00471354"/>
    <w:rsid w:val="00471D1C"/>
    <w:rsid w:val="00471F96"/>
    <w:rsid w:val="00472006"/>
    <w:rsid w:val="00472049"/>
    <w:rsid w:val="00472271"/>
    <w:rsid w:val="004723B2"/>
    <w:rsid w:val="004726E8"/>
    <w:rsid w:val="00473425"/>
    <w:rsid w:val="00473778"/>
    <w:rsid w:val="004739AD"/>
    <w:rsid w:val="004742D8"/>
    <w:rsid w:val="004743F2"/>
    <w:rsid w:val="00475698"/>
    <w:rsid w:val="0047688A"/>
    <w:rsid w:val="004769DF"/>
    <w:rsid w:val="00476CBA"/>
    <w:rsid w:val="00477AD3"/>
    <w:rsid w:val="00477B3E"/>
    <w:rsid w:val="00480A11"/>
    <w:rsid w:val="00480E95"/>
    <w:rsid w:val="00482297"/>
    <w:rsid w:val="004829FE"/>
    <w:rsid w:val="0048381C"/>
    <w:rsid w:val="00484224"/>
    <w:rsid w:val="00484407"/>
    <w:rsid w:val="00484770"/>
    <w:rsid w:val="00484FC2"/>
    <w:rsid w:val="0048579F"/>
    <w:rsid w:val="004859D2"/>
    <w:rsid w:val="00485E27"/>
    <w:rsid w:val="00487A73"/>
    <w:rsid w:val="00487EFC"/>
    <w:rsid w:val="004900A3"/>
    <w:rsid w:val="00490814"/>
    <w:rsid w:val="004908FF"/>
    <w:rsid w:val="004909D3"/>
    <w:rsid w:val="004914F8"/>
    <w:rsid w:val="00491585"/>
    <w:rsid w:val="00491E08"/>
    <w:rsid w:val="004924EC"/>
    <w:rsid w:val="00492A47"/>
    <w:rsid w:val="00492D69"/>
    <w:rsid w:val="0049391F"/>
    <w:rsid w:val="00493E77"/>
    <w:rsid w:val="00493F27"/>
    <w:rsid w:val="004953CF"/>
    <w:rsid w:val="00496F93"/>
    <w:rsid w:val="00497851"/>
    <w:rsid w:val="00497D0E"/>
    <w:rsid w:val="00497D17"/>
    <w:rsid w:val="004A035A"/>
    <w:rsid w:val="004A0618"/>
    <w:rsid w:val="004A0C41"/>
    <w:rsid w:val="004A29B4"/>
    <w:rsid w:val="004A333E"/>
    <w:rsid w:val="004A36BC"/>
    <w:rsid w:val="004A3941"/>
    <w:rsid w:val="004A3B5B"/>
    <w:rsid w:val="004A4944"/>
    <w:rsid w:val="004A623B"/>
    <w:rsid w:val="004A7393"/>
    <w:rsid w:val="004A7F5E"/>
    <w:rsid w:val="004B022F"/>
    <w:rsid w:val="004B04B4"/>
    <w:rsid w:val="004B05CC"/>
    <w:rsid w:val="004B07B8"/>
    <w:rsid w:val="004B0838"/>
    <w:rsid w:val="004B0B4D"/>
    <w:rsid w:val="004B0E68"/>
    <w:rsid w:val="004B0FE9"/>
    <w:rsid w:val="004B1157"/>
    <w:rsid w:val="004B12C9"/>
    <w:rsid w:val="004B1F03"/>
    <w:rsid w:val="004B2B2F"/>
    <w:rsid w:val="004B413E"/>
    <w:rsid w:val="004B5283"/>
    <w:rsid w:val="004B5A79"/>
    <w:rsid w:val="004B63BC"/>
    <w:rsid w:val="004B6FD0"/>
    <w:rsid w:val="004B7FCB"/>
    <w:rsid w:val="004C0153"/>
    <w:rsid w:val="004C03AD"/>
    <w:rsid w:val="004C04F2"/>
    <w:rsid w:val="004C0E5F"/>
    <w:rsid w:val="004C0EEA"/>
    <w:rsid w:val="004C15E1"/>
    <w:rsid w:val="004C17B7"/>
    <w:rsid w:val="004C1C45"/>
    <w:rsid w:val="004C1F0A"/>
    <w:rsid w:val="004C1FA0"/>
    <w:rsid w:val="004C21D3"/>
    <w:rsid w:val="004C23FC"/>
    <w:rsid w:val="004C2945"/>
    <w:rsid w:val="004C29E0"/>
    <w:rsid w:val="004C3191"/>
    <w:rsid w:val="004C330A"/>
    <w:rsid w:val="004C3583"/>
    <w:rsid w:val="004C36A8"/>
    <w:rsid w:val="004C3CE4"/>
    <w:rsid w:val="004C4303"/>
    <w:rsid w:val="004C5684"/>
    <w:rsid w:val="004C5710"/>
    <w:rsid w:val="004C5821"/>
    <w:rsid w:val="004C59D1"/>
    <w:rsid w:val="004C5BF5"/>
    <w:rsid w:val="004C5C44"/>
    <w:rsid w:val="004C5F8F"/>
    <w:rsid w:val="004C60EC"/>
    <w:rsid w:val="004C6389"/>
    <w:rsid w:val="004C6AE9"/>
    <w:rsid w:val="004C7286"/>
    <w:rsid w:val="004C7B31"/>
    <w:rsid w:val="004D0139"/>
    <w:rsid w:val="004D0190"/>
    <w:rsid w:val="004D06B4"/>
    <w:rsid w:val="004D07FB"/>
    <w:rsid w:val="004D0CE5"/>
    <w:rsid w:val="004D1EBB"/>
    <w:rsid w:val="004D2145"/>
    <w:rsid w:val="004D2EB7"/>
    <w:rsid w:val="004D4036"/>
    <w:rsid w:val="004D49E4"/>
    <w:rsid w:val="004D5338"/>
    <w:rsid w:val="004D5B82"/>
    <w:rsid w:val="004D62C2"/>
    <w:rsid w:val="004D639F"/>
    <w:rsid w:val="004D6751"/>
    <w:rsid w:val="004D6B00"/>
    <w:rsid w:val="004D6CE3"/>
    <w:rsid w:val="004D75DA"/>
    <w:rsid w:val="004E09B5"/>
    <w:rsid w:val="004E0C03"/>
    <w:rsid w:val="004E1253"/>
    <w:rsid w:val="004E160F"/>
    <w:rsid w:val="004E2091"/>
    <w:rsid w:val="004E2491"/>
    <w:rsid w:val="004E2CCC"/>
    <w:rsid w:val="004E2CF8"/>
    <w:rsid w:val="004E30D3"/>
    <w:rsid w:val="004E433C"/>
    <w:rsid w:val="004E516D"/>
    <w:rsid w:val="004E529C"/>
    <w:rsid w:val="004E663A"/>
    <w:rsid w:val="004E7390"/>
    <w:rsid w:val="004E763A"/>
    <w:rsid w:val="004E78E3"/>
    <w:rsid w:val="004E7A7B"/>
    <w:rsid w:val="004F06C1"/>
    <w:rsid w:val="004F0F11"/>
    <w:rsid w:val="004F117A"/>
    <w:rsid w:val="004F12A8"/>
    <w:rsid w:val="004F1B4F"/>
    <w:rsid w:val="004F2706"/>
    <w:rsid w:val="004F27AC"/>
    <w:rsid w:val="004F29BF"/>
    <w:rsid w:val="004F3B38"/>
    <w:rsid w:val="004F3E66"/>
    <w:rsid w:val="004F627B"/>
    <w:rsid w:val="004F692C"/>
    <w:rsid w:val="004F6E07"/>
    <w:rsid w:val="004F7475"/>
    <w:rsid w:val="00500286"/>
    <w:rsid w:val="00500666"/>
    <w:rsid w:val="00500AB6"/>
    <w:rsid w:val="00500DC1"/>
    <w:rsid w:val="00501B67"/>
    <w:rsid w:val="00501B7D"/>
    <w:rsid w:val="00502007"/>
    <w:rsid w:val="00502222"/>
    <w:rsid w:val="005027DB"/>
    <w:rsid w:val="00502B4D"/>
    <w:rsid w:val="00503090"/>
    <w:rsid w:val="00503998"/>
    <w:rsid w:val="0050423B"/>
    <w:rsid w:val="00504F9F"/>
    <w:rsid w:val="00505215"/>
    <w:rsid w:val="0050537B"/>
    <w:rsid w:val="00505571"/>
    <w:rsid w:val="00505855"/>
    <w:rsid w:val="005060E3"/>
    <w:rsid w:val="00507071"/>
    <w:rsid w:val="0050792C"/>
    <w:rsid w:val="00507A15"/>
    <w:rsid w:val="00507AD3"/>
    <w:rsid w:val="00507B86"/>
    <w:rsid w:val="00507D4D"/>
    <w:rsid w:val="005101A3"/>
    <w:rsid w:val="00511266"/>
    <w:rsid w:val="00511867"/>
    <w:rsid w:val="00512ED0"/>
    <w:rsid w:val="005130D7"/>
    <w:rsid w:val="005133E6"/>
    <w:rsid w:val="00513626"/>
    <w:rsid w:val="005138CD"/>
    <w:rsid w:val="00514061"/>
    <w:rsid w:val="00514682"/>
    <w:rsid w:val="005148E0"/>
    <w:rsid w:val="0051550F"/>
    <w:rsid w:val="0051577D"/>
    <w:rsid w:val="00515C03"/>
    <w:rsid w:val="00515F59"/>
    <w:rsid w:val="005168A4"/>
    <w:rsid w:val="00516918"/>
    <w:rsid w:val="00516EE7"/>
    <w:rsid w:val="00517FB9"/>
    <w:rsid w:val="00520690"/>
    <w:rsid w:val="00521EC9"/>
    <w:rsid w:val="00521F92"/>
    <w:rsid w:val="00522401"/>
    <w:rsid w:val="0052269D"/>
    <w:rsid w:val="00522A97"/>
    <w:rsid w:val="00522B66"/>
    <w:rsid w:val="00523423"/>
    <w:rsid w:val="00523863"/>
    <w:rsid w:val="00523914"/>
    <w:rsid w:val="00525097"/>
    <w:rsid w:val="00525807"/>
    <w:rsid w:val="005263A1"/>
    <w:rsid w:val="005267AB"/>
    <w:rsid w:val="00526C0E"/>
    <w:rsid w:val="005274B7"/>
    <w:rsid w:val="005274CE"/>
    <w:rsid w:val="005276B9"/>
    <w:rsid w:val="00527C97"/>
    <w:rsid w:val="0053079C"/>
    <w:rsid w:val="00530D17"/>
    <w:rsid w:val="00530D63"/>
    <w:rsid w:val="00531023"/>
    <w:rsid w:val="0053117D"/>
    <w:rsid w:val="00531225"/>
    <w:rsid w:val="0053174E"/>
    <w:rsid w:val="005317F8"/>
    <w:rsid w:val="0053283C"/>
    <w:rsid w:val="00532EA3"/>
    <w:rsid w:val="00533480"/>
    <w:rsid w:val="00533518"/>
    <w:rsid w:val="00534FAD"/>
    <w:rsid w:val="0053633C"/>
    <w:rsid w:val="00536941"/>
    <w:rsid w:val="00536CE3"/>
    <w:rsid w:val="00537764"/>
    <w:rsid w:val="00537CB0"/>
    <w:rsid w:val="00540107"/>
    <w:rsid w:val="005408DC"/>
    <w:rsid w:val="00540FB5"/>
    <w:rsid w:val="005411B4"/>
    <w:rsid w:val="00542034"/>
    <w:rsid w:val="0054232C"/>
    <w:rsid w:val="005428E6"/>
    <w:rsid w:val="00542C23"/>
    <w:rsid w:val="0054309F"/>
    <w:rsid w:val="00543606"/>
    <w:rsid w:val="0054393A"/>
    <w:rsid w:val="00544480"/>
    <w:rsid w:val="0054449E"/>
    <w:rsid w:val="005445C7"/>
    <w:rsid w:val="005446A2"/>
    <w:rsid w:val="00545D99"/>
    <w:rsid w:val="00545F7C"/>
    <w:rsid w:val="00546B41"/>
    <w:rsid w:val="00550051"/>
    <w:rsid w:val="00550137"/>
    <w:rsid w:val="005509A3"/>
    <w:rsid w:val="00550A2D"/>
    <w:rsid w:val="0055308D"/>
    <w:rsid w:val="00553828"/>
    <w:rsid w:val="00554A48"/>
    <w:rsid w:val="00554BE5"/>
    <w:rsid w:val="00554C25"/>
    <w:rsid w:val="0055776C"/>
    <w:rsid w:val="0056050A"/>
    <w:rsid w:val="005607B3"/>
    <w:rsid w:val="00560A6B"/>
    <w:rsid w:val="00561513"/>
    <w:rsid w:val="0056156A"/>
    <w:rsid w:val="00561C59"/>
    <w:rsid w:val="00562224"/>
    <w:rsid w:val="0056226F"/>
    <w:rsid w:val="00562BF9"/>
    <w:rsid w:val="00562F2C"/>
    <w:rsid w:val="00563A90"/>
    <w:rsid w:val="00564958"/>
    <w:rsid w:val="0056529F"/>
    <w:rsid w:val="005659D3"/>
    <w:rsid w:val="00565ED7"/>
    <w:rsid w:val="005660F7"/>
    <w:rsid w:val="005662CB"/>
    <w:rsid w:val="00566449"/>
    <w:rsid w:val="0056682D"/>
    <w:rsid w:val="00566A33"/>
    <w:rsid w:val="00566BAE"/>
    <w:rsid w:val="00566BE0"/>
    <w:rsid w:val="00566E48"/>
    <w:rsid w:val="00567029"/>
    <w:rsid w:val="0056784B"/>
    <w:rsid w:val="0057011C"/>
    <w:rsid w:val="00570F19"/>
    <w:rsid w:val="00571C56"/>
    <w:rsid w:val="00572B23"/>
    <w:rsid w:val="005733DC"/>
    <w:rsid w:val="005741EB"/>
    <w:rsid w:val="00575139"/>
    <w:rsid w:val="005753BF"/>
    <w:rsid w:val="005757E3"/>
    <w:rsid w:val="00576080"/>
    <w:rsid w:val="00576577"/>
    <w:rsid w:val="00576754"/>
    <w:rsid w:val="00576904"/>
    <w:rsid w:val="0057761A"/>
    <w:rsid w:val="00577A08"/>
    <w:rsid w:val="00577A9C"/>
    <w:rsid w:val="00577B6D"/>
    <w:rsid w:val="00580414"/>
    <w:rsid w:val="00581C72"/>
    <w:rsid w:val="00581D52"/>
    <w:rsid w:val="00584D91"/>
    <w:rsid w:val="0058598B"/>
    <w:rsid w:val="00586BA8"/>
    <w:rsid w:val="00586C78"/>
    <w:rsid w:val="00586F9E"/>
    <w:rsid w:val="00586FBF"/>
    <w:rsid w:val="005873C4"/>
    <w:rsid w:val="00587FE7"/>
    <w:rsid w:val="005917D4"/>
    <w:rsid w:val="00591D04"/>
    <w:rsid w:val="005931C2"/>
    <w:rsid w:val="005935CA"/>
    <w:rsid w:val="0059453F"/>
    <w:rsid w:val="005947EE"/>
    <w:rsid w:val="00594DD8"/>
    <w:rsid w:val="0059530C"/>
    <w:rsid w:val="005956CE"/>
    <w:rsid w:val="00596018"/>
    <w:rsid w:val="005962FC"/>
    <w:rsid w:val="00596B6E"/>
    <w:rsid w:val="00596E31"/>
    <w:rsid w:val="005973EF"/>
    <w:rsid w:val="00597ED6"/>
    <w:rsid w:val="00597FF2"/>
    <w:rsid w:val="005A0051"/>
    <w:rsid w:val="005A03FA"/>
    <w:rsid w:val="005A0A13"/>
    <w:rsid w:val="005A0FD6"/>
    <w:rsid w:val="005A107A"/>
    <w:rsid w:val="005A14DA"/>
    <w:rsid w:val="005A1BF3"/>
    <w:rsid w:val="005A2254"/>
    <w:rsid w:val="005A468C"/>
    <w:rsid w:val="005A4696"/>
    <w:rsid w:val="005A4A8B"/>
    <w:rsid w:val="005A4D33"/>
    <w:rsid w:val="005A537E"/>
    <w:rsid w:val="005A54EA"/>
    <w:rsid w:val="005A6207"/>
    <w:rsid w:val="005A6930"/>
    <w:rsid w:val="005A6D52"/>
    <w:rsid w:val="005A71C4"/>
    <w:rsid w:val="005A728A"/>
    <w:rsid w:val="005A7893"/>
    <w:rsid w:val="005A7C49"/>
    <w:rsid w:val="005A7E80"/>
    <w:rsid w:val="005B10E5"/>
    <w:rsid w:val="005B1DA2"/>
    <w:rsid w:val="005B2265"/>
    <w:rsid w:val="005B27CE"/>
    <w:rsid w:val="005B2DEE"/>
    <w:rsid w:val="005B322F"/>
    <w:rsid w:val="005B3632"/>
    <w:rsid w:val="005B3707"/>
    <w:rsid w:val="005B4A84"/>
    <w:rsid w:val="005B4ADA"/>
    <w:rsid w:val="005B4CC0"/>
    <w:rsid w:val="005B558D"/>
    <w:rsid w:val="005B569E"/>
    <w:rsid w:val="005B56C6"/>
    <w:rsid w:val="005B5720"/>
    <w:rsid w:val="005B57BF"/>
    <w:rsid w:val="005B5820"/>
    <w:rsid w:val="005B6968"/>
    <w:rsid w:val="005B6C13"/>
    <w:rsid w:val="005B6C94"/>
    <w:rsid w:val="005B79E9"/>
    <w:rsid w:val="005B7F83"/>
    <w:rsid w:val="005C01C9"/>
    <w:rsid w:val="005C04F2"/>
    <w:rsid w:val="005C0AC4"/>
    <w:rsid w:val="005C0B63"/>
    <w:rsid w:val="005C1249"/>
    <w:rsid w:val="005C1722"/>
    <w:rsid w:val="005C1733"/>
    <w:rsid w:val="005C18B4"/>
    <w:rsid w:val="005C21EC"/>
    <w:rsid w:val="005C2715"/>
    <w:rsid w:val="005C2A69"/>
    <w:rsid w:val="005C2F39"/>
    <w:rsid w:val="005C3D07"/>
    <w:rsid w:val="005C5A67"/>
    <w:rsid w:val="005C5D71"/>
    <w:rsid w:val="005C6E1E"/>
    <w:rsid w:val="005C7087"/>
    <w:rsid w:val="005C72C1"/>
    <w:rsid w:val="005D0A29"/>
    <w:rsid w:val="005D0D29"/>
    <w:rsid w:val="005D0DC3"/>
    <w:rsid w:val="005D277A"/>
    <w:rsid w:val="005D336D"/>
    <w:rsid w:val="005D4254"/>
    <w:rsid w:val="005D42ED"/>
    <w:rsid w:val="005D4760"/>
    <w:rsid w:val="005D5711"/>
    <w:rsid w:val="005D7825"/>
    <w:rsid w:val="005D79D7"/>
    <w:rsid w:val="005D7ACB"/>
    <w:rsid w:val="005D7D2C"/>
    <w:rsid w:val="005E095C"/>
    <w:rsid w:val="005E0B89"/>
    <w:rsid w:val="005E0C92"/>
    <w:rsid w:val="005E0CAF"/>
    <w:rsid w:val="005E1F90"/>
    <w:rsid w:val="005E21D6"/>
    <w:rsid w:val="005E2AC2"/>
    <w:rsid w:val="005E30C8"/>
    <w:rsid w:val="005E34C8"/>
    <w:rsid w:val="005E3FEF"/>
    <w:rsid w:val="005E42DD"/>
    <w:rsid w:val="005E5CB9"/>
    <w:rsid w:val="005E63A5"/>
    <w:rsid w:val="005E65A4"/>
    <w:rsid w:val="005E6B4D"/>
    <w:rsid w:val="005E6B64"/>
    <w:rsid w:val="005E71CB"/>
    <w:rsid w:val="005E7729"/>
    <w:rsid w:val="005E7755"/>
    <w:rsid w:val="005F0537"/>
    <w:rsid w:val="005F1D6F"/>
    <w:rsid w:val="005F1DB1"/>
    <w:rsid w:val="005F2737"/>
    <w:rsid w:val="005F28EA"/>
    <w:rsid w:val="005F4383"/>
    <w:rsid w:val="005F4ACB"/>
    <w:rsid w:val="005F4F85"/>
    <w:rsid w:val="005F58E5"/>
    <w:rsid w:val="005F7065"/>
    <w:rsid w:val="005F7214"/>
    <w:rsid w:val="005F79B0"/>
    <w:rsid w:val="005F79DD"/>
    <w:rsid w:val="006000AA"/>
    <w:rsid w:val="006008C7"/>
    <w:rsid w:val="00601ACF"/>
    <w:rsid w:val="00602DF5"/>
    <w:rsid w:val="0060365B"/>
    <w:rsid w:val="00604519"/>
    <w:rsid w:val="006047E4"/>
    <w:rsid w:val="00604B2C"/>
    <w:rsid w:val="00604D24"/>
    <w:rsid w:val="00605F92"/>
    <w:rsid w:val="00606763"/>
    <w:rsid w:val="006068DE"/>
    <w:rsid w:val="00606E97"/>
    <w:rsid w:val="00607708"/>
    <w:rsid w:val="0060784D"/>
    <w:rsid w:val="006104B9"/>
    <w:rsid w:val="00610C44"/>
    <w:rsid w:val="00610CE3"/>
    <w:rsid w:val="006119C7"/>
    <w:rsid w:val="00611D67"/>
    <w:rsid w:val="00611DCE"/>
    <w:rsid w:val="00612FAB"/>
    <w:rsid w:val="006139B0"/>
    <w:rsid w:val="00613BFD"/>
    <w:rsid w:val="0061414F"/>
    <w:rsid w:val="00614BA2"/>
    <w:rsid w:val="00615177"/>
    <w:rsid w:val="00615F28"/>
    <w:rsid w:val="00616083"/>
    <w:rsid w:val="006169E0"/>
    <w:rsid w:val="00616B16"/>
    <w:rsid w:val="00616FC6"/>
    <w:rsid w:val="0061707B"/>
    <w:rsid w:val="0061728C"/>
    <w:rsid w:val="006178D5"/>
    <w:rsid w:val="00620A1C"/>
    <w:rsid w:val="00620D4D"/>
    <w:rsid w:val="00620F03"/>
    <w:rsid w:val="00620FF4"/>
    <w:rsid w:val="006219CF"/>
    <w:rsid w:val="00622455"/>
    <w:rsid w:val="0062345B"/>
    <w:rsid w:val="006239A7"/>
    <w:rsid w:val="006240B7"/>
    <w:rsid w:val="006246FE"/>
    <w:rsid w:val="0062498C"/>
    <w:rsid w:val="00624BE3"/>
    <w:rsid w:val="00624D74"/>
    <w:rsid w:val="0062580D"/>
    <w:rsid w:val="0062724A"/>
    <w:rsid w:val="006302DE"/>
    <w:rsid w:val="006306C0"/>
    <w:rsid w:val="00630862"/>
    <w:rsid w:val="00631F9B"/>
    <w:rsid w:val="00632FA0"/>
    <w:rsid w:val="0063329D"/>
    <w:rsid w:val="00633DAB"/>
    <w:rsid w:val="00634E46"/>
    <w:rsid w:val="00634F7E"/>
    <w:rsid w:val="0063576F"/>
    <w:rsid w:val="006358EB"/>
    <w:rsid w:val="0063614B"/>
    <w:rsid w:val="00636E14"/>
    <w:rsid w:val="00636EB8"/>
    <w:rsid w:val="00637950"/>
    <w:rsid w:val="00637F11"/>
    <w:rsid w:val="00637F17"/>
    <w:rsid w:val="006401D0"/>
    <w:rsid w:val="00640364"/>
    <w:rsid w:val="0064169B"/>
    <w:rsid w:val="00641B0F"/>
    <w:rsid w:val="00641BE4"/>
    <w:rsid w:val="00641DCC"/>
    <w:rsid w:val="00642342"/>
    <w:rsid w:val="00642381"/>
    <w:rsid w:val="006423A6"/>
    <w:rsid w:val="0064245E"/>
    <w:rsid w:val="006426FF"/>
    <w:rsid w:val="006438DA"/>
    <w:rsid w:val="00644B8D"/>
    <w:rsid w:val="006456B7"/>
    <w:rsid w:val="0064622C"/>
    <w:rsid w:val="00646602"/>
    <w:rsid w:val="00646B84"/>
    <w:rsid w:val="00647129"/>
    <w:rsid w:val="00647479"/>
    <w:rsid w:val="00650745"/>
    <w:rsid w:val="00650896"/>
    <w:rsid w:val="0065162F"/>
    <w:rsid w:val="00651937"/>
    <w:rsid w:val="00651C73"/>
    <w:rsid w:val="006527FE"/>
    <w:rsid w:val="00652A94"/>
    <w:rsid w:val="00652ABF"/>
    <w:rsid w:val="00652AF3"/>
    <w:rsid w:val="00652C6A"/>
    <w:rsid w:val="00652D47"/>
    <w:rsid w:val="00653677"/>
    <w:rsid w:val="00655AFC"/>
    <w:rsid w:val="00655B95"/>
    <w:rsid w:val="00655D14"/>
    <w:rsid w:val="00657B18"/>
    <w:rsid w:val="006602C4"/>
    <w:rsid w:val="006608FE"/>
    <w:rsid w:val="00660BA7"/>
    <w:rsid w:val="00660CDD"/>
    <w:rsid w:val="00661916"/>
    <w:rsid w:val="00662550"/>
    <w:rsid w:val="00662771"/>
    <w:rsid w:val="00662D90"/>
    <w:rsid w:val="00663190"/>
    <w:rsid w:val="00663217"/>
    <w:rsid w:val="006641A8"/>
    <w:rsid w:val="006643D9"/>
    <w:rsid w:val="00664855"/>
    <w:rsid w:val="006650A7"/>
    <w:rsid w:val="00666538"/>
    <w:rsid w:val="00666914"/>
    <w:rsid w:val="00666F5D"/>
    <w:rsid w:val="0067017F"/>
    <w:rsid w:val="006701C0"/>
    <w:rsid w:val="00670836"/>
    <w:rsid w:val="00670B03"/>
    <w:rsid w:val="00670F8C"/>
    <w:rsid w:val="00671D32"/>
    <w:rsid w:val="00672159"/>
    <w:rsid w:val="00672191"/>
    <w:rsid w:val="00672E1E"/>
    <w:rsid w:val="0067399E"/>
    <w:rsid w:val="00673A71"/>
    <w:rsid w:val="00673FFD"/>
    <w:rsid w:val="0067494A"/>
    <w:rsid w:val="00674C8A"/>
    <w:rsid w:val="00674E4D"/>
    <w:rsid w:val="0067536F"/>
    <w:rsid w:val="00676316"/>
    <w:rsid w:val="00676D03"/>
    <w:rsid w:val="00680075"/>
    <w:rsid w:val="006803EA"/>
    <w:rsid w:val="00680588"/>
    <w:rsid w:val="00680C21"/>
    <w:rsid w:val="0068149C"/>
    <w:rsid w:val="00681B50"/>
    <w:rsid w:val="006820CE"/>
    <w:rsid w:val="0068318A"/>
    <w:rsid w:val="00683899"/>
    <w:rsid w:val="00684271"/>
    <w:rsid w:val="00685C44"/>
    <w:rsid w:val="0068781A"/>
    <w:rsid w:val="00690472"/>
    <w:rsid w:val="00691630"/>
    <w:rsid w:val="00691B12"/>
    <w:rsid w:val="006925D3"/>
    <w:rsid w:val="00692A96"/>
    <w:rsid w:val="006936AA"/>
    <w:rsid w:val="006940F5"/>
    <w:rsid w:val="006943CE"/>
    <w:rsid w:val="006947D0"/>
    <w:rsid w:val="00694CED"/>
    <w:rsid w:val="006952F9"/>
    <w:rsid w:val="006962F6"/>
    <w:rsid w:val="00697B7D"/>
    <w:rsid w:val="006A02AE"/>
    <w:rsid w:val="006A0414"/>
    <w:rsid w:val="006A1483"/>
    <w:rsid w:val="006A21AA"/>
    <w:rsid w:val="006A3236"/>
    <w:rsid w:val="006A3CA5"/>
    <w:rsid w:val="006A3E30"/>
    <w:rsid w:val="006A5552"/>
    <w:rsid w:val="006A565B"/>
    <w:rsid w:val="006A674F"/>
    <w:rsid w:val="006A69CC"/>
    <w:rsid w:val="006A7147"/>
    <w:rsid w:val="006A7B5E"/>
    <w:rsid w:val="006A7ECC"/>
    <w:rsid w:val="006B0913"/>
    <w:rsid w:val="006B189E"/>
    <w:rsid w:val="006B22D0"/>
    <w:rsid w:val="006B2F18"/>
    <w:rsid w:val="006B4102"/>
    <w:rsid w:val="006B45CF"/>
    <w:rsid w:val="006B47F5"/>
    <w:rsid w:val="006B53DE"/>
    <w:rsid w:val="006B57A6"/>
    <w:rsid w:val="006B7609"/>
    <w:rsid w:val="006C0E79"/>
    <w:rsid w:val="006C0E82"/>
    <w:rsid w:val="006C1190"/>
    <w:rsid w:val="006C1C61"/>
    <w:rsid w:val="006C21C5"/>
    <w:rsid w:val="006C2744"/>
    <w:rsid w:val="006C27DE"/>
    <w:rsid w:val="006C3DEB"/>
    <w:rsid w:val="006C4081"/>
    <w:rsid w:val="006C4142"/>
    <w:rsid w:val="006C418C"/>
    <w:rsid w:val="006C435E"/>
    <w:rsid w:val="006C46B1"/>
    <w:rsid w:val="006C47D5"/>
    <w:rsid w:val="006C48EA"/>
    <w:rsid w:val="006C571B"/>
    <w:rsid w:val="006C5DF7"/>
    <w:rsid w:val="006C6258"/>
    <w:rsid w:val="006C67C8"/>
    <w:rsid w:val="006C69E5"/>
    <w:rsid w:val="006C6BD7"/>
    <w:rsid w:val="006C73A0"/>
    <w:rsid w:val="006D0E1F"/>
    <w:rsid w:val="006D192E"/>
    <w:rsid w:val="006D1B70"/>
    <w:rsid w:val="006D349A"/>
    <w:rsid w:val="006D404F"/>
    <w:rsid w:val="006D4D9D"/>
    <w:rsid w:val="006D4FD2"/>
    <w:rsid w:val="006D535E"/>
    <w:rsid w:val="006D5BE0"/>
    <w:rsid w:val="006D5E69"/>
    <w:rsid w:val="006D6E1A"/>
    <w:rsid w:val="006D77D3"/>
    <w:rsid w:val="006D77D9"/>
    <w:rsid w:val="006D7DFC"/>
    <w:rsid w:val="006E0E9B"/>
    <w:rsid w:val="006E10B6"/>
    <w:rsid w:val="006E1146"/>
    <w:rsid w:val="006E16DE"/>
    <w:rsid w:val="006E1793"/>
    <w:rsid w:val="006E1855"/>
    <w:rsid w:val="006E1FBE"/>
    <w:rsid w:val="006E2C23"/>
    <w:rsid w:val="006E46FF"/>
    <w:rsid w:val="006E51BD"/>
    <w:rsid w:val="006E5294"/>
    <w:rsid w:val="006E539D"/>
    <w:rsid w:val="006E6B68"/>
    <w:rsid w:val="006E6EDF"/>
    <w:rsid w:val="006E7220"/>
    <w:rsid w:val="006E7E9F"/>
    <w:rsid w:val="006F00D9"/>
    <w:rsid w:val="006F0582"/>
    <w:rsid w:val="006F08B4"/>
    <w:rsid w:val="006F0F22"/>
    <w:rsid w:val="006F1485"/>
    <w:rsid w:val="006F20FD"/>
    <w:rsid w:val="006F212F"/>
    <w:rsid w:val="006F229B"/>
    <w:rsid w:val="006F2437"/>
    <w:rsid w:val="006F3384"/>
    <w:rsid w:val="006F35D7"/>
    <w:rsid w:val="006F39B0"/>
    <w:rsid w:val="006F3C80"/>
    <w:rsid w:val="006F45CC"/>
    <w:rsid w:val="006F5D7E"/>
    <w:rsid w:val="006F7BDD"/>
    <w:rsid w:val="00700577"/>
    <w:rsid w:val="00700E5A"/>
    <w:rsid w:val="007013B3"/>
    <w:rsid w:val="00702B5E"/>
    <w:rsid w:val="00702C43"/>
    <w:rsid w:val="00702CF8"/>
    <w:rsid w:val="00702D97"/>
    <w:rsid w:val="00702E34"/>
    <w:rsid w:val="0070350D"/>
    <w:rsid w:val="0070385A"/>
    <w:rsid w:val="00705349"/>
    <w:rsid w:val="00705D8E"/>
    <w:rsid w:val="00706126"/>
    <w:rsid w:val="007067C3"/>
    <w:rsid w:val="00706C40"/>
    <w:rsid w:val="00706D2D"/>
    <w:rsid w:val="00706F46"/>
    <w:rsid w:val="00707078"/>
    <w:rsid w:val="007073BD"/>
    <w:rsid w:val="00707F84"/>
    <w:rsid w:val="00710741"/>
    <w:rsid w:val="00711BB8"/>
    <w:rsid w:val="00711F3A"/>
    <w:rsid w:val="007120A0"/>
    <w:rsid w:val="0071288A"/>
    <w:rsid w:val="00712967"/>
    <w:rsid w:val="00712BDD"/>
    <w:rsid w:val="007131CB"/>
    <w:rsid w:val="007139F4"/>
    <w:rsid w:val="00714048"/>
    <w:rsid w:val="00714C43"/>
    <w:rsid w:val="00716388"/>
    <w:rsid w:val="00717D74"/>
    <w:rsid w:val="00717E82"/>
    <w:rsid w:val="00720F84"/>
    <w:rsid w:val="00721623"/>
    <w:rsid w:val="00721C9E"/>
    <w:rsid w:val="00721D93"/>
    <w:rsid w:val="0072391B"/>
    <w:rsid w:val="00723BF3"/>
    <w:rsid w:val="00723D28"/>
    <w:rsid w:val="00725228"/>
    <w:rsid w:val="00725FA1"/>
    <w:rsid w:val="007264DA"/>
    <w:rsid w:val="00726748"/>
    <w:rsid w:val="007276B9"/>
    <w:rsid w:val="007277BC"/>
    <w:rsid w:val="00727F7F"/>
    <w:rsid w:val="00730C5F"/>
    <w:rsid w:val="00730C84"/>
    <w:rsid w:val="00731018"/>
    <w:rsid w:val="0073129F"/>
    <w:rsid w:val="0073134E"/>
    <w:rsid w:val="00731A7B"/>
    <w:rsid w:val="0073211E"/>
    <w:rsid w:val="00732278"/>
    <w:rsid w:val="00732310"/>
    <w:rsid w:val="007327A2"/>
    <w:rsid w:val="00733DFE"/>
    <w:rsid w:val="00734358"/>
    <w:rsid w:val="007343EC"/>
    <w:rsid w:val="007344D1"/>
    <w:rsid w:val="00734913"/>
    <w:rsid w:val="00735231"/>
    <w:rsid w:val="00736417"/>
    <w:rsid w:val="007365B6"/>
    <w:rsid w:val="007369AB"/>
    <w:rsid w:val="00736B82"/>
    <w:rsid w:val="0073750E"/>
    <w:rsid w:val="00737940"/>
    <w:rsid w:val="00740354"/>
    <w:rsid w:val="00740B11"/>
    <w:rsid w:val="00740CB7"/>
    <w:rsid w:val="0074101F"/>
    <w:rsid w:val="007413DB"/>
    <w:rsid w:val="00741B48"/>
    <w:rsid w:val="00741B99"/>
    <w:rsid w:val="00742054"/>
    <w:rsid w:val="0074226C"/>
    <w:rsid w:val="00742967"/>
    <w:rsid w:val="00742EED"/>
    <w:rsid w:val="0074341E"/>
    <w:rsid w:val="00743651"/>
    <w:rsid w:val="0074365F"/>
    <w:rsid w:val="00743AE5"/>
    <w:rsid w:val="007443CD"/>
    <w:rsid w:val="00744E6B"/>
    <w:rsid w:val="0074548B"/>
    <w:rsid w:val="00745C9E"/>
    <w:rsid w:val="00745FA7"/>
    <w:rsid w:val="007461B3"/>
    <w:rsid w:val="00746274"/>
    <w:rsid w:val="007465CD"/>
    <w:rsid w:val="007467AE"/>
    <w:rsid w:val="007468F3"/>
    <w:rsid w:val="00746D41"/>
    <w:rsid w:val="00746FCF"/>
    <w:rsid w:val="007471B1"/>
    <w:rsid w:val="007472A1"/>
    <w:rsid w:val="00747319"/>
    <w:rsid w:val="007476EF"/>
    <w:rsid w:val="0075002C"/>
    <w:rsid w:val="007509AC"/>
    <w:rsid w:val="00750DD0"/>
    <w:rsid w:val="0075208B"/>
    <w:rsid w:val="0075216F"/>
    <w:rsid w:val="007526EA"/>
    <w:rsid w:val="00752CD1"/>
    <w:rsid w:val="007530DE"/>
    <w:rsid w:val="00753D61"/>
    <w:rsid w:val="00754EAE"/>
    <w:rsid w:val="00754F29"/>
    <w:rsid w:val="007558B7"/>
    <w:rsid w:val="00755E90"/>
    <w:rsid w:val="00755FD1"/>
    <w:rsid w:val="00757342"/>
    <w:rsid w:val="007575D7"/>
    <w:rsid w:val="00757B10"/>
    <w:rsid w:val="00757B3A"/>
    <w:rsid w:val="00757BB9"/>
    <w:rsid w:val="007608B2"/>
    <w:rsid w:val="0076092E"/>
    <w:rsid w:val="007609D9"/>
    <w:rsid w:val="00760B6C"/>
    <w:rsid w:val="00761D82"/>
    <w:rsid w:val="007625F6"/>
    <w:rsid w:val="00762CEE"/>
    <w:rsid w:val="00763D30"/>
    <w:rsid w:val="00763DEF"/>
    <w:rsid w:val="00763E36"/>
    <w:rsid w:val="00763FE0"/>
    <w:rsid w:val="00764469"/>
    <w:rsid w:val="00764586"/>
    <w:rsid w:val="00764F6C"/>
    <w:rsid w:val="00765373"/>
    <w:rsid w:val="007653DB"/>
    <w:rsid w:val="00765583"/>
    <w:rsid w:val="00765709"/>
    <w:rsid w:val="007657E8"/>
    <w:rsid w:val="00766F97"/>
    <w:rsid w:val="00767BBE"/>
    <w:rsid w:val="00767CA7"/>
    <w:rsid w:val="0077000A"/>
    <w:rsid w:val="00770621"/>
    <w:rsid w:val="00770AED"/>
    <w:rsid w:val="00770D07"/>
    <w:rsid w:val="007711EE"/>
    <w:rsid w:val="00771326"/>
    <w:rsid w:val="00771A6F"/>
    <w:rsid w:val="007721ED"/>
    <w:rsid w:val="00772916"/>
    <w:rsid w:val="00773259"/>
    <w:rsid w:val="0077367A"/>
    <w:rsid w:val="0077390B"/>
    <w:rsid w:val="00773D5D"/>
    <w:rsid w:val="00774FB9"/>
    <w:rsid w:val="0077560D"/>
    <w:rsid w:val="00775CD9"/>
    <w:rsid w:val="0077634B"/>
    <w:rsid w:val="007771D1"/>
    <w:rsid w:val="007773EA"/>
    <w:rsid w:val="00777958"/>
    <w:rsid w:val="00777BBB"/>
    <w:rsid w:val="00777C40"/>
    <w:rsid w:val="00777F04"/>
    <w:rsid w:val="007800F9"/>
    <w:rsid w:val="00780A83"/>
    <w:rsid w:val="00783554"/>
    <w:rsid w:val="007837C3"/>
    <w:rsid w:val="007843E8"/>
    <w:rsid w:val="0078496C"/>
    <w:rsid w:val="00784DA9"/>
    <w:rsid w:val="00784E81"/>
    <w:rsid w:val="00785AAF"/>
    <w:rsid w:val="00786AEC"/>
    <w:rsid w:val="00786EFE"/>
    <w:rsid w:val="00787BDE"/>
    <w:rsid w:val="007926B7"/>
    <w:rsid w:val="00793429"/>
    <w:rsid w:val="00793B84"/>
    <w:rsid w:val="00794486"/>
    <w:rsid w:val="00794BB5"/>
    <w:rsid w:val="00795294"/>
    <w:rsid w:val="00795734"/>
    <w:rsid w:val="00796683"/>
    <w:rsid w:val="0079796C"/>
    <w:rsid w:val="007A052C"/>
    <w:rsid w:val="007A06C7"/>
    <w:rsid w:val="007A0780"/>
    <w:rsid w:val="007A14D2"/>
    <w:rsid w:val="007A1A4C"/>
    <w:rsid w:val="007A28E9"/>
    <w:rsid w:val="007A37B8"/>
    <w:rsid w:val="007A3D5E"/>
    <w:rsid w:val="007A4576"/>
    <w:rsid w:val="007A4EED"/>
    <w:rsid w:val="007A58ED"/>
    <w:rsid w:val="007A590B"/>
    <w:rsid w:val="007A5CAE"/>
    <w:rsid w:val="007A5E0E"/>
    <w:rsid w:val="007A609F"/>
    <w:rsid w:val="007A6776"/>
    <w:rsid w:val="007A6D3D"/>
    <w:rsid w:val="007A6D7E"/>
    <w:rsid w:val="007A7A73"/>
    <w:rsid w:val="007B0914"/>
    <w:rsid w:val="007B0994"/>
    <w:rsid w:val="007B148D"/>
    <w:rsid w:val="007B1E5C"/>
    <w:rsid w:val="007B1EAE"/>
    <w:rsid w:val="007B2027"/>
    <w:rsid w:val="007B235E"/>
    <w:rsid w:val="007B2EA9"/>
    <w:rsid w:val="007B3603"/>
    <w:rsid w:val="007B3C1A"/>
    <w:rsid w:val="007B3FB9"/>
    <w:rsid w:val="007B445D"/>
    <w:rsid w:val="007B506F"/>
    <w:rsid w:val="007B54F9"/>
    <w:rsid w:val="007B5942"/>
    <w:rsid w:val="007B5E12"/>
    <w:rsid w:val="007B6073"/>
    <w:rsid w:val="007B6128"/>
    <w:rsid w:val="007B624D"/>
    <w:rsid w:val="007B6A38"/>
    <w:rsid w:val="007B6C95"/>
    <w:rsid w:val="007B7128"/>
    <w:rsid w:val="007B7390"/>
    <w:rsid w:val="007B78CB"/>
    <w:rsid w:val="007B7ED7"/>
    <w:rsid w:val="007C00F5"/>
    <w:rsid w:val="007C0F66"/>
    <w:rsid w:val="007C1061"/>
    <w:rsid w:val="007C179E"/>
    <w:rsid w:val="007C1BC2"/>
    <w:rsid w:val="007C268C"/>
    <w:rsid w:val="007C27F3"/>
    <w:rsid w:val="007C2C57"/>
    <w:rsid w:val="007C37D2"/>
    <w:rsid w:val="007C3C6E"/>
    <w:rsid w:val="007C3D66"/>
    <w:rsid w:val="007C4CB3"/>
    <w:rsid w:val="007C62B5"/>
    <w:rsid w:val="007C6594"/>
    <w:rsid w:val="007C6C9B"/>
    <w:rsid w:val="007C6FB9"/>
    <w:rsid w:val="007C76E2"/>
    <w:rsid w:val="007C7E0B"/>
    <w:rsid w:val="007D0847"/>
    <w:rsid w:val="007D087F"/>
    <w:rsid w:val="007D09C7"/>
    <w:rsid w:val="007D0B52"/>
    <w:rsid w:val="007D139C"/>
    <w:rsid w:val="007D28CE"/>
    <w:rsid w:val="007D2C1A"/>
    <w:rsid w:val="007D2DC0"/>
    <w:rsid w:val="007D391D"/>
    <w:rsid w:val="007D3BC3"/>
    <w:rsid w:val="007D42DE"/>
    <w:rsid w:val="007D437A"/>
    <w:rsid w:val="007D44A8"/>
    <w:rsid w:val="007D461F"/>
    <w:rsid w:val="007D4E54"/>
    <w:rsid w:val="007D4FB8"/>
    <w:rsid w:val="007D6AC8"/>
    <w:rsid w:val="007D6F7F"/>
    <w:rsid w:val="007D71DF"/>
    <w:rsid w:val="007D72C7"/>
    <w:rsid w:val="007D7812"/>
    <w:rsid w:val="007D7DF4"/>
    <w:rsid w:val="007E0233"/>
    <w:rsid w:val="007E0DAC"/>
    <w:rsid w:val="007E1C0B"/>
    <w:rsid w:val="007E3E69"/>
    <w:rsid w:val="007E4032"/>
    <w:rsid w:val="007E4143"/>
    <w:rsid w:val="007E49E9"/>
    <w:rsid w:val="007E4AB9"/>
    <w:rsid w:val="007E4CFB"/>
    <w:rsid w:val="007E4DE3"/>
    <w:rsid w:val="007E5906"/>
    <w:rsid w:val="007E5B57"/>
    <w:rsid w:val="007E7041"/>
    <w:rsid w:val="007E7E9C"/>
    <w:rsid w:val="007F07B0"/>
    <w:rsid w:val="007F11D1"/>
    <w:rsid w:val="007F1B85"/>
    <w:rsid w:val="007F1F22"/>
    <w:rsid w:val="007F2047"/>
    <w:rsid w:val="007F23E6"/>
    <w:rsid w:val="007F2D5F"/>
    <w:rsid w:val="007F31B8"/>
    <w:rsid w:val="007F3448"/>
    <w:rsid w:val="007F418B"/>
    <w:rsid w:val="007F4393"/>
    <w:rsid w:val="007F4542"/>
    <w:rsid w:val="007F5595"/>
    <w:rsid w:val="007F597A"/>
    <w:rsid w:val="007F7134"/>
    <w:rsid w:val="007F7D04"/>
    <w:rsid w:val="007F7EAB"/>
    <w:rsid w:val="007F7F17"/>
    <w:rsid w:val="00800E02"/>
    <w:rsid w:val="0080110D"/>
    <w:rsid w:val="00801EA0"/>
    <w:rsid w:val="00803522"/>
    <w:rsid w:val="00804089"/>
    <w:rsid w:val="0080454B"/>
    <w:rsid w:val="0080479E"/>
    <w:rsid w:val="008047A1"/>
    <w:rsid w:val="00804A74"/>
    <w:rsid w:val="00805B32"/>
    <w:rsid w:val="00805CEE"/>
    <w:rsid w:val="00806759"/>
    <w:rsid w:val="008068D3"/>
    <w:rsid w:val="00806A2F"/>
    <w:rsid w:val="00806A9F"/>
    <w:rsid w:val="008075FA"/>
    <w:rsid w:val="008079A5"/>
    <w:rsid w:val="00807B0A"/>
    <w:rsid w:val="00807CB3"/>
    <w:rsid w:val="008108A1"/>
    <w:rsid w:val="00810FDE"/>
    <w:rsid w:val="00811DFE"/>
    <w:rsid w:val="00812123"/>
    <w:rsid w:val="0081238F"/>
    <w:rsid w:val="008127F3"/>
    <w:rsid w:val="008138A0"/>
    <w:rsid w:val="00814B45"/>
    <w:rsid w:val="0081521A"/>
    <w:rsid w:val="008154B1"/>
    <w:rsid w:val="00815A24"/>
    <w:rsid w:val="00816B0E"/>
    <w:rsid w:val="00816F7F"/>
    <w:rsid w:val="00817B08"/>
    <w:rsid w:val="00817EB4"/>
    <w:rsid w:val="00817F21"/>
    <w:rsid w:val="00822777"/>
    <w:rsid w:val="00822A70"/>
    <w:rsid w:val="00822E6B"/>
    <w:rsid w:val="00823549"/>
    <w:rsid w:val="00823630"/>
    <w:rsid w:val="0082384B"/>
    <w:rsid w:val="00824A90"/>
    <w:rsid w:val="00824D54"/>
    <w:rsid w:val="00824E9C"/>
    <w:rsid w:val="00824FA3"/>
    <w:rsid w:val="00825322"/>
    <w:rsid w:val="0082539F"/>
    <w:rsid w:val="00826245"/>
    <w:rsid w:val="00826AB2"/>
    <w:rsid w:val="00826B81"/>
    <w:rsid w:val="00826C3B"/>
    <w:rsid w:val="008270E7"/>
    <w:rsid w:val="008274C5"/>
    <w:rsid w:val="0083072B"/>
    <w:rsid w:val="00830D85"/>
    <w:rsid w:val="00830EE5"/>
    <w:rsid w:val="00830F84"/>
    <w:rsid w:val="00831DE6"/>
    <w:rsid w:val="00832009"/>
    <w:rsid w:val="00832732"/>
    <w:rsid w:val="00833197"/>
    <w:rsid w:val="008332EB"/>
    <w:rsid w:val="008337EF"/>
    <w:rsid w:val="0083381B"/>
    <w:rsid w:val="00833837"/>
    <w:rsid w:val="00833DEA"/>
    <w:rsid w:val="00833E67"/>
    <w:rsid w:val="00834D96"/>
    <w:rsid w:val="00835722"/>
    <w:rsid w:val="0083666A"/>
    <w:rsid w:val="008370E8"/>
    <w:rsid w:val="00837333"/>
    <w:rsid w:val="00837EDF"/>
    <w:rsid w:val="00840254"/>
    <w:rsid w:val="008409C6"/>
    <w:rsid w:val="00840FF8"/>
    <w:rsid w:val="00841C27"/>
    <w:rsid w:val="0084292E"/>
    <w:rsid w:val="00843785"/>
    <w:rsid w:val="00843C12"/>
    <w:rsid w:val="00843FD5"/>
    <w:rsid w:val="00844445"/>
    <w:rsid w:val="008454DA"/>
    <w:rsid w:val="008459F3"/>
    <w:rsid w:val="00845C94"/>
    <w:rsid w:val="0084688F"/>
    <w:rsid w:val="00846B76"/>
    <w:rsid w:val="00846E29"/>
    <w:rsid w:val="0084729C"/>
    <w:rsid w:val="00847F5F"/>
    <w:rsid w:val="0085052C"/>
    <w:rsid w:val="0085075E"/>
    <w:rsid w:val="00850D79"/>
    <w:rsid w:val="00851782"/>
    <w:rsid w:val="00851C7E"/>
    <w:rsid w:val="00852043"/>
    <w:rsid w:val="00852538"/>
    <w:rsid w:val="008534EE"/>
    <w:rsid w:val="00853AEC"/>
    <w:rsid w:val="00853EFC"/>
    <w:rsid w:val="00853F2F"/>
    <w:rsid w:val="008543FE"/>
    <w:rsid w:val="008544D9"/>
    <w:rsid w:val="00856381"/>
    <w:rsid w:val="008568E6"/>
    <w:rsid w:val="00856D06"/>
    <w:rsid w:val="00857133"/>
    <w:rsid w:val="00857979"/>
    <w:rsid w:val="0086016B"/>
    <w:rsid w:val="0086060B"/>
    <w:rsid w:val="00860A50"/>
    <w:rsid w:val="008627AC"/>
    <w:rsid w:val="008631EC"/>
    <w:rsid w:val="00864FE6"/>
    <w:rsid w:val="008659F9"/>
    <w:rsid w:val="00865CFA"/>
    <w:rsid w:val="00866A1E"/>
    <w:rsid w:val="00866B08"/>
    <w:rsid w:val="00866C13"/>
    <w:rsid w:val="00866E21"/>
    <w:rsid w:val="0086760F"/>
    <w:rsid w:val="0086774D"/>
    <w:rsid w:val="00867BA7"/>
    <w:rsid w:val="00867FE4"/>
    <w:rsid w:val="00870145"/>
    <w:rsid w:val="00870212"/>
    <w:rsid w:val="00870317"/>
    <w:rsid w:val="00870354"/>
    <w:rsid w:val="0087083D"/>
    <w:rsid w:val="00870894"/>
    <w:rsid w:val="00870DA8"/>
    <w:rsid w:val="00870F96"/>
    <w:rsid w:val="00871743"/>
    <w:rsid w:val="00871A2A"/>
    <w:rsid w:val="00871D4D"/>
    <w:rsid w:val="00871FA5"/>
    <w:rsid w:val="008726BB"/>
    <w:rsid w:val="00872715"/>
    <w:rsid w:val="008734EF"/>
    <w:rsid w:val="00873632"/>
    <w:rsid w:val="008743E0"/>
    <w:rsid w:val="00874CCB"/>
    <w:rsid w:val="00874FEE"/>
    <w:rsid w:val="0087665F"/>
    <w:rsid w:val="00877719"/>
    <w:rsid w:val="00877EE4"/>
    <w:rsid w:val="0088043F"/>
    <w:rsid w:val="00880469"/>
    <w:rsid w:val="00880496"/>
    <w:rsid w:val="008805AF"/>
    <w:rsid w:val="00880964"/>
    <w:rsid w:val="00880B13"/>
    <w:rsid w:val="00880FD5"/>
    <w:rsid w:val="0088100D"/>
    <w:rsid w:val="008816BB"/>
    <w:rsid w:val="0088213B"/>
    <w:rsid w:val="00882B20"/>
    <w:rsid w:val="008846C8"/>
    <w:rsid w:val="00885502"/>
    <w:rsid w:val="0088575A"/>
    <w:rsid w:val="00886BD5"/>
    <w:rsid w:val="008871CD"/>
    <w:rsid w:val="008877E1"/>
    <w:rsid w:val="00887D62"/>
    <w:rsid w:val="00887E1E"/>
    <w:rsid w:val="0089017E"/>
    <w:rsid w:val="0089062D"/>
    <w:rsid w:val="00890A4C"/>
    <w:rsid w:val="0089127C"/>
    <w:rsid w:val="00891327"/>
    <w:rsid w:val="00891F92"/>
    <w:rsid w:val="00892532"/>
    <w:rsid w:val="008925E5"/>
    <w:rsid w:val="00892897"/>
    <w:rsid w:val="00893E27"/>
    <w:rsid w:val="00894103"/>
    <w:rsid w:val="00894CE5"/>
    <w:rsid w:val="008952AD"/>
    <w:rsid w:val="00895531"/>
    <w:rsid w:val="008955C0"/>
    <w:rsid w:val="0089638F"/>
    <w:rsid w:val="008968C4"/>
    <w:rsid w:val="00896E1C"/>
    <w:rsid w:val="008977F9"/>
    <w:rsid w:val="00897D78"/>
    <w:rsid w:val="00897FF3"/>
    <w:rsid w:val="008A0547"/>
    <w:rsid w:val="008A08CE"/>
    <w:rsid w:val="008A181D"/>
    <w:rsid w:val="008A1AAD"/>
    <w:rsid w:val="008A24D3"/>
    <w:rsid w:val="008A256E"/>
    <w:rsid w:val="008A25AB"/>
    <w:rsid w:val="008A2B22"/>
    <w:rsid w:val="008A30D3"/>
    <w:rsid w:val="008A460B"/>
    <w:rsid w:val="008A4E8A"/>
    <w:rsid w:val="008A540B"/>
    <w:rsid w:val="008A5EC7"/>
    <w:rsid w:val="008A698E"/>
    <w:rsid w:val="008A6AC3"/>
    <w:rsid w:val="008A6F6B"/>
    <w:rsid w:val="008A722F"/>
    <w:rsid w:val="008A728B"/>
    <w:rsid w:val="008A740E"/>
    <w:rsid w:val="008A7823"/>
    <w:rsid w:val="008B001E"/>
    <w:rsid w:val="008B014C"/>
    <w:rsid w:val="008B0287"/>
    <w:rsid w:val="008B1819"/>
    <w:rsid w:val="008B18D4"/>
    <w:rsid w:val="008B2FE1"/>
    <w:rsid w:val="008B3615"/>
    <w:rsid w:val="008B36E3"/>
    <w:rsid w:val="008B4713"/>
    <w:rsid w:val="008B494D"/>
    <w:rsid w:val="008B4A7E"/>
    <w:rsid w:val="008B4E0D"/>
    <w:rsid w:val="008B4E1D"/>
    <w:rsid w:val="008B51B0"/>
    <w:rsid w:val="008B5C46"/>
    <w:rsid w:val="008B6AF8"/>
    <w:rsid w:val="008B6B54"/>
    <w:rsid w:val="008B6C76"/>
    <w:rsid w:val="008B7490"/>
    <w:rsid w:val="008B7804"/>
    <w:rsid w:val="008C01E6"/>
    <w:rsid w:val="008C03B3"/>
    <w:rsid w:val="008C07B8"/>
    <w:rsid w:val="008C0E73"/>
    <w:rsid w:val="008C1400"/>
    <w:rsid w:val="008C1930"/>
    <w:rsid w:val="008C2D12"/>
    <w:rsid w:val="008C4BCF"/>
    <w:rsid w:val="008C6417"/>
    <w:rsid w:val="008C6987"/>
    <w:rsid w:val="008C6F9A"/>
    <w:rsid w:val="008C7630"/>
    <w:rsid w:val="008C76DF"/>
    <w:rsid w:val="008C7EBE"/>
    <w:rsid w:val="008D003C"/>
    <w:rsid w:val="008D0A4D"/>
    <w:rsid w:val="008D0F1A"/>
    <w:rsid w:val="008D1E12"/>
    <w:rsid w:val="008D219C"/>
    <w:rsid w:val="008D3C4F"/>
    <w:rsid w:val="008D3EFE"/>
    <w:rsid w:val="008D4929"/>
    <w:rsid w:val="008D56B3"/>
    <w:rsid w:val="008D6F22"/>
    <w:rsid w:val="008D70FD"/>
    <w:rsid w:val="008D7D5F"/>
    <w:rsid w:val="008E0184"/>
    <w:rsid w:val="008E01C2"/>
    <w:rsid w:val="008E08DB"/>
    <w:rsid w:val="008E0CB2"/>
    <w:rsid w:val="008E0E54"/>
    <w:rsid w:val="008E18CD"/>
    <w:rsid w:val="008E19E7"/>
    <w:rsid w:val="008E1E89"/>
    <w:rsid w:val="008E2D52"/>
    <w:rsid w:val="008E3277"/>
    <w:rsid w:val="008E36B2"/>
    <w:rsid w:val="008E36FD"/>
    <w:rsid w:val="008E38EE"/>
    <w:rsid w:val="008E4B78"/>
    <w:rsid w:val="008E4BD8"/>
    <w:rsid w:val="008E511B"/>
    <w:rsid w:val="008E525A"/>
    <w:rsid w:val="008E5714"/>
    <w:rsid w:val="008E756B"/>
    <w:rsid w:val="008E779C"/>
    <w:rsid w:val="008E77D5"/>
    <w:rsid w:val="008E78A1"/>
    <w:rsid w:val="008F048E"/>
    <w:rsid w:val="008F0B38"/>
    <w:rsid w:val="008F0E20"/>
    <w:rsid w:val="008F1972"/>
    <w:rsid w:val="008F2DF7"/>
    <w:rsid w:val="008F3233"/>
    <w:rsid w:val="008F3B09"/>
    <w:rsid w:val="008F41B2"/>
    <w:rsid w:val="008F58EB"/>
    <w:rsid w:val="008F5E1A"/>
    <w:rsid w:val="008F6506"/>
    <w:rsid w:val="008F6638"/>
    <w:rsid w:val="008F6672"/>
    <w:rsid w:val="008F6DC9"/>
    <w:rsid w:val="008F79CE"/>
    <w:rsid w:val="0090043B"/>
    <w:rsid w:val="00901BFB"/>
    <w:rsid w:val="009020DE"/>
    <w:rsid w:val="00902BB8"/>
    <w:rsid w:val="00902D6A"/>
    <w:rsid w:val="00902D88"/>
    <w:rsid w:val="00902FB9"/>
    <w:rsid w:val="0090398C"/>
    <w:rsid w:val="00903BA5"/>
    <w:rsid w:val="00903EDD"/>
    <w:rsid w:val="00904357"/>
    <w:rsid w:val="00904B23"/>
    <w:rsid w:val="00905334"/>
    <w:rsid w:val="009058AC"/>
    <w:rsid w:val="0090599F"/>
    <w:rsid w:val="009075E0"/>
    <w:rsid w:val="00907881"/>
    <w:rsid w:val="009078BF"/>
    <w:rsid w:val="00910253"/>
    <w:rsid w:val="00910392"/>
    <w:rsid w:val="00910AB3"/>
    <w:rsid w:val="009111FB"/>
    <w:rsid w:val="00911689"/>
    <w:rsid w:val="009116A0"/>
    <w:rsid w:val="00912476"/>
    <w:rsid w:val="00913F88"/>
    <w:rsid w:val="009141ED"/>
    <w:rsid w:val="00914509"/>
    <w:rsid w:val="00915455"/>
    <w:rsid w:val="00915783"/>
    <w:rsid w:val="00916030"/>
    <w:rsid w:val="0091678B"/>
    <w:rsid w:val="00916C31"/>
    <w:rsid w:val="00916E07"/>
    <w:rsid w:val="0091729C"/>
    <w:rsid w:val="009179CC"/>
    <w:rsid w:val="00917E28"/>
    <w:rsid w:val="00920152"/>
    <w:rsid w:val="00920272"/>
    <w:rsid w:val="00920765"/>
    <w:rsid w:val="00920D51"/>
    <w:rsid w:val="009216D2"/>
    <w:rsid w:val="00923094"/>
    <w:rsid w:val="00923BC5"/>
    <w:rsid w:val="00923DD0"/>
    <w:rsid w:val="00923E45"/>
    <w:rsid w:val="00923FF4"/>
    <w:rsid w:val="0092464E"/>
    <w:rsid w:val="00924929"/>
    <w:rsid w:val="00924BBB"/>
    <w:rsid w:val="00924EDE"/>
    <w:rsid w:val="00925151"/>
    <w:rsid w:val="00925539"/>
    <w:rsid w:val="00925F1B"/>
    <w:rsid w:val="00926C6C"/>
    <w:rsid w:val="009278A5"/>
    <w:rsid w:val="00927E39"/>
    <w:rsid w:val="009300F3"/>
    <w:rsid w:val="00931C65"/>
    <w:rsid w:val="00932507"/>
    <w:rsid w:val="00933110"/>
    <w:rsid w:val="00933245"/>
    <w:rsid w:val="0093324E"/>
    <w:rsid w:val="00933277"/>
    <w:rsid w:val="0093331F"/>
    <w:rsid w:val="00933332"/>
    <w:rsid w:val="00933F0A"/>
    <w:rsid w:val="009340B4"/>
    <w:rsid w:val="009351EA"/>
    <w:rsid w:val="0093560D"/>
    <w:rsid w:val="00935785"/>
    <w:rsid w:val="00935812"/>
    <w:rsid w:val="00935DEF"/>
    <w:rsid w:val="00935E3D"/>
    <w:rsid w:val="00936050"/>
    <w:rsid w:val="00936226"/>
    <w:rsid w:val="00936577"/>
    <w:rsid w:val="0093684E"/>
    <w:rsid w:val="00937222"/>
    <w:rsid w:val="00937DBD"/>
    <w:rsid w:val="009402C6"/>
    <w:rsid w:val="0094058B"/>
    <w:rsid w:val="009407E5"/>
    <w:rsid w:val="00942275"/>
    <w:rsid w:val="00943761"/>
    <w:rsid w:val="00943A79"/>
    <w:rsid w:val="009442F1"/>
    <w:rsid w:val="00945136"/>
    <w:rsid w:val="00945947"/>
    <w:rsid w:val="0094663A"/>
    <w:rsid w:val="00946746"/>
    <w:rsid w:val="009467EE"/>
    <w:rsid w:val="00946BAE"/>
    <w:rsid w:val="00946F49"/>
    <w:rsid w:val="00947C1D"/>
    <w:rsid w:val="00947E01"/>
    <w:rsid w:val="009505D6"/>
    <w:rsid w:val="00951963"/>
    <w:rsid w:val="009534F7"/>
    <w:rsid w:val="009543B9"/>
    <w:rsid w:val="0095445A"/>
    <w:rsid w:val="0095488D"/>
    <w:rsid w:val="009551A0"/>
    <w:rsid w:val="00955D75"/>
    <w:rsid w:val="00955E5E"/>
    <w:rsid w:val="00956150"/>
    <w:rsid w:val="00956212"/>
    <w:rsid w:val="00956363"/>
    <w:rsid w:val="00956595"/>
    <w:rsid w:val="00956C1D"/>
    <w:rsid w:val="00956C50"/>
    <w:rsid w:val="00957101"/>
    <w:rsid w:val="00957F42"/>
    <w:rsid w:val="00960872"/>
    <w:rsid w:val="00963B6D"/>
    <w:rsid w:val="00963BE4"/>
    <w:rsid w:val="00963E3A"/>
    <w:rsid w:val="00963EAB"/>
    <w:rsid w:val="00965BF1"/>
    <w:rsid w:val="00967AB8"/>
    <w:rsid w:val="00967D51"/>
    <w:rsid w:val="0097058B"/>
    <w:rsid w:val="009710C9"/>
    <w:rsid w:val="00971465"/>
    <w:rsid w:val="00971851"/>
    <w:rsid w:val="009725D1"/>
    <w:rsid w:val="00972600"/>
    <w:rsid w:val="00972969"/>
    <w:rsid w:val="00972B35"/>
    <w:rsid w:val="009731F6"/>
    <w:rsid w:val="009742C6"/>
    <w:rsid w:val="00974940"/>
    <w:rsid w:val="00974A69"/>
    <w:rsid w:val="00974A77"/>
    <w:rsid w:val="009773AF"/>
    <w:rsid w:val="0097763B"/>
    <w:rsid w:val="00977EAF"/>
    <w:rsid w:val="00977F87"/>
    <w:rsid w:val="009804CB"/>
    <w:rsid w:val="00980BA8"/>
    <w:rsid w:val="0098110E"/>
    <w:rsid w:val="00981A65"/>
    <w:rsid w:val="009827A3"/>
    <w:rsid w:val="0098285E"/>
    <w:rsid w:val="00982E12"/>
    <w:rsid w:val="00982E9A"/>
    <w:rsid w:val="00982FB1"/>
    <w:rsid w:val="00983541"/>
    <w:rsid w:val="009835B6"/>
    <w:rsid w:val="00983CDD"/>
    <w:rsid w:val="00983F2A"/>
    <w:rsid w:val="00984829"/>
    <w:rsid w:val="009850DF"/>
    <w:rsid w:val="009854B3"/>
    <w:rsid w:val="009855A1"/>
    <w:rsid w:val="00985716"/>
    <w:rsid w:val="00985B34"/>
    <w:rsid w:val="009861EF"/>
    <w:rsid w:val="0098698E"/>
    <w:rsid w:val="00987B01"/>
    <w:rsid w:val="00987FDB"/>
    <w:rsid w:val="00990908"/>
    <w:rsid w:val="00990A03"/>
    <w:rsid w:val="00990FCA"/>
    <w:rsid w:val="00991795"/>
    <w:rsid w:val="00991B88"/>
    <w:rsid w:val="00991EFD"/>
    <w:rsid w:val="0099208C"/>
    <w:rsid w:val="00993092"/>
    <w:rsid w:val="0099355A"/>
    <w:rsid w:val="00993914"/>
    <w:rsid w:val="00996940"/>
    <w:rsid w:val="00996F3A"/>
    <w:rsid w:val="009976BB"/>
    <w:rsid w:val="00997957"/>
    <w:rsid w:val="009A0620"/>
    <w:rsid w:val="009A181C"/>
    <w:rsid w:val="009A1D45"/>
    <w:rsid w:val="009A1E97"/>
    <w:rsid w:val="009A24EE"/>
    <w:rsid w:val="009A27B5"/>
    <w:rsid w:val="009A288B"/>
    <w:rsid w:val="009A2945"/>
    <w:rsid w:val="009A2D83"/>
    <w:rsid w:val="009A312F"/>
    <w:rsid w:val="009A3332"/>
    <w:rsid w:val="009A33DA"/>
    <w:rsid w:val="009A41C6"/>
    <w:rsid w:val="009A465E"/>
    <w:rsid w:val="009A4ABA"/>
    <w:rsid w:val="009A4FA4"/>
    <w:rsid w:val="009A54ED"/>
    <w:rsid w:val="009A6198"/>
    <w:rsid w:val="009A6C4C"/>
    <w:rsid w:val="009A6D86"/>
    <w:rsid w:val="009A6E8E"/>
    <w:rsid w:val="009A71D5"/>
    <w:rsid w:val="009A7BB9"/>
    <w:rsid w:val="009A7DBA"/>
    <w:rsid w:val="009B005C"/>
    <w:rsid w:val="009B1DB9"/>
    <w:rsid w:val="009B245D"/>
    <w:rsid w:val="009B29C1"/>
    <w:rsid w:val="009B2F77"/>
    <w:rsid w:val="009B310C"/>
    <w:rsid w:val="009B3563"/>
    <w:rsid w:val="009B4073"/>
    <w:rsid w:val="009B449C"/>
    <w:rsid w:val="009B44E5"/>
    <w:rsid w:val="009B492E"/>
    <w:rsid w:val="009B51D3"/>
    <w:rsid w:val="009B523F"/>
    <w:rsid w:val="009B5753"/>
    <w:rsid w:val="009B59B1"/>
    <w:rsid w:val="009B748C"/>
    <w:rsid w:val="009B7D23"/>
    <w:rsid w:val="009C011E"/>
    <w:rsid w:val="009C0B42"/>
    <w:rsid w:val="009C237B"/>
    <w:rsid w:val="009C2770"/>
    <w:rsid w:val="009C3588"/>
    <w:rsid w:val="009C44C0"/>
    <w:rsid w:val="009C56A8"/>
    <w:rsid w:val="009C57C8"/>
    <w:rsid w:val="009C5F37"/>
    <w:rsid w:val="009C657C"/>
    <w:rsid w:val="009C6698"/>
    <w:rsid w:val="009C6989"/>
    <w:rsid w:val="009C78B3"/>
    <w:rsid w:val="009C7B09"/>
    <w:rsid w:val="009C7C11"/>
    <w:rsid w:val="009C7D35"/>
    <w:rsid w:val="009C7F83"/>
    <w:rsid w:val="009C7F8A"/>
    <w:rsid w:val="009D060B"/>
    <w:rsid w:val="009D09F1"/>
    <w:rsid w:val="009D0BD4"/>
    <w:rsid w:val="009D0D2D"/>
    <w:rsid w:val="009D15BB"/>
    <w:rsid w:val="009D19E1"/>
    <w:rsid w:val="009D1B12"/>
    <w:rsid w:val="009D1F2D"/>
    <w:rsid w:val="009D2F64"/>
    <w:rsid w:val="009D35AD"/>
    <w:rsid w:val="009D37A1"/>
    <w:rsid w:val="009D4579"/>
    <w:rsid w:val="009D485B"/>
    <w:rsid w:val="009D5207"/>
    <w:rsid w:val="009D543B"/>
    <w:rsid w:val="009D5A67"/>
    <w:rsid w:val="009D5D28"/>
    <w:rsid w:val="009D686D"/>
    <w:rsid w:val="009D6983"/>
    <w:rsid w:val="009D6ED7"/>
    <w:rsid w:val="009D7043"/>
    <w:rsid w:val="009D7E9E"/>
    <w:rsid w:val="009E11DE"/>
    <w:rsid w:val="009E1E10"/>
    <w:rsid w:val="009E1F42"/>
    <w:rsid w:val="009E2670"/>
    <w:rsid w:val="009E3192"/>
    <w:rsid w:val="009E4E77"/>
    <w:rsid w:val="009E560B"/>
    <w:rsid w:val="009E5F70"/>
    <w:rsid w:val="009E689C"/>
    <w:rsid w:val="009E73A1"/>
    <w:rsid w:val="009E785B"/>
    <w:rsid w:val="009E7AD5"/>
    <w:rsid w:val="009F0760"/>
    <w:rsid w:val="009F0BD0"/>
    <w:rsid w:val="009F10BB"/>
    <w:rsid w:val="009F183D"/>
    <w:rsid w:val="009F1946"/>
    <w:rsid w:val="009F1C3A"/>
    <w:rsid w:val="009F2629"/>
    <w:rsid w:val="009F3616"/>
    <w:rsid w:val="009F42AA"/>
    <w:rsid w:val="009F42D0"/>
    <w:rsid w:val="009F46BE"/>
    <w:rsid w:val="009F55F8"/>
    <w:rsid w:val="009F5636"/>
    <w:rsid w:val="009F5DCB"/>
    <w:rsid w:val="009F5E79"/>
    <w:rsid w:val="009F6145"/>
    <w:rsid w:val="009F636F"/>
    <w:rsid w:val="009F64AF"/>
    <w:rsid w:val="009F7B11"/>
    <w:rsid w:val="00A00610"/>
    <w:rsid w:val="00A0133B"/>
    <w:rsid w:val="00A0139D"/>
    <w:rsid w:val="00A01AED"/>
    <w:rsid w:val="00A01EA8"/>
    <w:rsid w:val="00A021CB"/>
    <w:rsid w:val="00A02254"/>
    <w:rsid w:val="00A022EE"/>
    <w:rsid w:val="00A024DA"/>
    <w:rsid w:val="00A02A28"/>
    <w:rsid w:val="00A02EAC"/>
    <w:rsid w:val="00A033C5"/>
    <w:rsid w:val="00A03B36"/>
    <w:rsid w:val="00A04F4D"/>
    <w:rsid w:val="00A04FC8"/>
    <w:rsid w:val="00A059B9"/>
    <w:rsid w:val="00A05AFF"/>
    <w:rsid w:val="00A07ED6"/>
    <w:rsid w:val="00A10171"/>
    <w:rsid w:val="00A104F0"/>
    <w:rsid w:val="00A10526"/>
    <w:rsid w:val="00A10D57"/>
    <w:rsid w:val="00A11344"/>
    <w:rsid w:val="00A113BB"/>
    <w:rsid w:val="00A117CE"/>
    <w:rsid w:val="00A11B45"/>
    <w:rsid w:val="00A11C8E"/>
    <w:rsid w:val="00A11E97"/>
    <w:rsid w:val="00A12305"/>
    <w:rsid w:val="00A12AE6"/>
    <w:rsid w:val="00A1330F"/>
    <w:rsid w:val="00A13875"/>
    <w:rsid w:val="00A13BC9"/>
    <w:rsid w:val="00A1457C"/>
    <w:rsid w:val="00A1477C"/>
    <w:rsid w:val="00A149D8"/>
    <w:rsid w:val="00A14BE7"/>
    <w:rsid w:val="00A15ED3"/>
    <w:rsid w:val="00A160B5"/>
    <w:rsid w:val="00A160E2"/>
    <w:rsid w:val="00A16A9F"/>
    <w:rsid w:val="00A16C79"/>
    <w:rsid w:val="00A171DA"/>
    <w:rsid w:val="00A17348"/>
    <w:rsid w:val="00A17C45"/>
    <w:rsid w:val="00A201D0"/>
    <w:rsid w:val="00A2063C"/>
    <w:rsid w:val="00A208DB"/>
    <w:rsid w:val="00A20AA3"/>
    <w:rsid w:val="00A20FC4"/>
    <w:rsid w:val="00A2103D"/>
    <w:rsid w:val="00A21475"/>
    <w:rsid w:val="00A217A4"/>
    <w:rsid w:val="00A21CE5"/>
    <w:rsid w:val="00A2247B"/>
    <w:rsid w:val="00A22D2D"/>
    <w:rsid w:val="00A22EDF"/>
    <w:rsid w:val="00A230B3"/>
    <w:rsid w:val="00A236E1"/>
    <w:rsid w:val="00A2399A"/>
    <w:rsid w:val="00A23DC5"/>
    <w:rsid w:val="00A23F71"/>
    <w:rsid w:val="00A24A8A"/>
    <w:rsid w:val="00A24C07"/>
    <w:rsid w:val="00A2542E"/>
    <w:rsid w:val="00A254B7"/>
    <w:rsid w:val="00A2628B"/>
    <w:rsid w:val="00A262CE"/>
    <w:rsid w:val="00A262F1"/>
    <w:rsid w:val="00A263BA"/>
    <w:rsid w:val="00A2698A"/>
    <w:rsid w:val="00A27B47"/>
    <w:rsid w:val="00A30930"/>
    <w:rsid w:val="00A30A99"/>
    <w:rsid w:val="00A325A8"/>
    <w:rsid w:val="00A32C81"/>
    <w:rsid w:val="00A33C40"/>
    <w:rsid w:val="00A3586F"/>
    <w:rsid w:val="00A35E7A"/>
    <w:rsid w:val="00A36251"/>
    <w:rsid w:val="00A40011"/>
    <w:rsid w:val="00A4006A"/>
    <w:rsid w:val="00A40384"/>
    <w:rsid w:val="00A4143E"/>
    <w:rsid w:val="00A419C0"/>
    <w:rsid w:val="00A4223C"/>
    <w:rsid w:val="00A42B1E"/>
    <w:rsid w:val="00A43031"/>
    <w:rsid w:val="00A438F4"/>
    <w:rsid w:val="00A44363"/>
    <w:rsid w:val="00A44786"/>
    <w:rsid w:val="00A4559A"/>
    <w:rsid w:val="00A45615"/>
    <w:rsid w:val="00A45A97"/>
    <w:rsid w:val="00A45DC4"/>
    <w:rsid w:val="00A476DD"/>
    <w:rsid w:val="00A47C0E"/>
    <w:rsid w:val="00A50017"/>
    <w:rsid w:val="00A50E3D"/>
    <w:rsid w:val="00A51A8C"/>
    <w:rsid w:val="00A51D9F"/>
    <w:rsid w:val="00A51FB1"/>
    <w:rsid w:val="00A522E1"/>
    <w:rsid w:val="00A53297"/>
    <w:rsid w:val="00A53673"/>
    <w:rsid w:val="00A53A82"/>
    <w:rsid w:val="00A53BE2"/>
    <w:rsid w:val="00A53EA7"/>
    <w:rsid w:val="00A53FF6"/>
    <w:rsid w:val="00A542D2"/>
    <w:rsid w:val="00A543E9"/>
    <w:rsid w:val="00A54B35"/>
    <w:rsid w:val="00A550E7"/>
    <w:rsid w:val="00A553F7"/>
    <w:rsid w:val="00A55B1D"/>
    <w:rsid w:val="00A55E3C"/>
    <w:rsid w:val="00A56448"/>
    <w:rsid w:val="00A56996"/>
    <w:rsid w:val="00A5793B"/>
    <w:rsid w:val="00A579A4"/>
    <w:rsid w:val="00A57B5B"/>
    <w:rsid w:val="00A6027F"/>
    <w:rsid w:val="00A60659"/>
    <w:rsid w:val="00A6101B"/>
    <w:rsid w:val="00A61745"/>
    <w:rsid w:val="00A61D8E"/>
    <w:rsid w:val="00A61FF9"/>
    <w:rsid w:val="00A62BB9"/>
    <w:rsid w:val="00A62F06"/>
    <w:rsid w:val="00A63464"/>
    <w:rsid w:val="00A63C0D"/>
    <w:rsid w:val="00A63EC1"/>
    <w:rsid w:val="00A6429D"/>
    <w:rsid w:val="00A642B7"/>
    <w:rsid w:val="00A64A19"/>
    <w:rsid w:val="00A64ACA"/>
    <w:rsid w:val="00A6540F"/>
    <w:rsid w:val="00A6555E"/>
    <w:rsid w:val="00A65601"/>
    <w:rsid w:val="00A65E3B"/>
    <w:rsid w:val="00A66D57"/>
    <w:rsid w:val="00A674BE"/>
    <w:rsid w:val="00A674C9"/>
    <w:rsid w:val="00A676BF"/>
    <w:rsid w:val="00A67863"/>
    <w:rsid w:val="00A67960"/>
    <w:rsid w:val="00A700E8"/>
    <w:rsid w:val="00A7044E"/>
    <w:rsid w:val="00A70B51"/>
    <w:rsid w:val="00A716C1"/>
    <w:rsid w:val="00A71BCF"/>
    <w:rsid w:val="00A71C77"/>
    <w:rsid w:val="00A73AA0"/>
    <w:rsid w:val="00A73BAF"/>
    <w:rsid w:val="00A74567"/>
    <w:rsid w:val="00A75371"/>
    <w:rsid w:val="00A755BC"/>
    <w:rsid w:val="00A75AAA"/>
    <w:rsid w:val="00A75D2C"/>
    <w:rsid w:val="00A77351"/>
    <w:rsid w:val="00A77510"/>
    <w:rsid w:val="00A77835"/>
    <w:rsid w:val="00A81557"/>
    <w:rsid w:val="00A8274E"/>
    <w:rsid w:val="00A82A01"/>
    <w:rsid w:val="00A82C37"/>
    <w:rsid w:val="00A8344D"/>
    <w:rsid w:val="00A83A7C"/>
    <w:rsid w:val="00A83EC8"/>
    <w:rsid w:val="00A847F9"/>
    <w:rsid w:val="00A84AD8"/>
    <w:rsid w:val="00A84E1E"/>
    <w:rsid w:val="00A84E91"/>
    <w:rsid w:val="00A84F01"/>
    <w:rsid w:val="00A85061"/>
    <w:rsid w:val="00A85353"/>
    <w:rsid w:val="00A8551A"/>
    <w:rsid w:val="00A85869"/>
    <w:rsid w:val="00A85974"/>
    <w:rsid w:val="00A85CE4"/>
    <w:rsid w:val="00A86124"/>
    <w:rsid w:val="00A87E2F"/>
    <w:rsid w:val="00A90C1A"/>
    <w:rsid w:val="00A91F3F"/>
    <w:rsid w:val="00A92844"/>
    <w:rsid w:val="00A92ABD"/>
    <w:rsid w:val="00A92B68"/>
    <w:rsid w:val="00A92BC6"/>
    <w:rsid w:val="00A92F54"/>
    <w:rsid w:val="00A93CA3"/>
    <w:rsid w:val="00A93FB3"/>
    <w:rsid w:val="00A94142"/>
    <w:rsid w:val="00A947A8"/>
    <w:rsid w:val="00A94D69"/>
    <w:rsid w:val="00A94F8C"/>
    <w:rsid w:val="00A9507C"/>
    <w:rsid w:val="00A95F06"/>
    <w:rsid w:val="00A96908"/>
    <w:rsid w:val="00A96A70"/>
    <w:rsid w:val="00A971B4"/>
    <w:rsid w:val="00A97519"/>
    <w:rsid w:val="00A976AC"/>
    <w:rsid w:val="00AA016E"/>
    <w:rsid w:val="00AA104F"/>
    <w:rsid w:val="00AA1E84"/>
    <w:rsid w:val="00AA22B8"/>
    <w:rsid w:val="00AA22E4"/>
    <w:rsid w:val="00AA24D1"/>
    <w:rsid w:val="00AA32E4"/>
    <w:rsid w:val="00AA38BA"/>
    <w:rsid w:val="00AA3DCC"/>
    <w:rsid w:val="00AA445C"/>
    <w:rsid w:val="00AA47FF"/>
    <w:rsid w:val="00AA534E"/>
    <w:rsid w:val="00AA5B53"/>
    <w:rsid w:val="00AA5EAE"/>
    <w:rsid w:val="00AA5EDD"/>
    <w:rsid w:val="00AA5FEB"/>
    <w:rsid w:val="00AA68D2"/>
    <w:rsid w:val="00AA6F0A"/>
    <w:rsid w:val="00AA71AB"/>
    <w:rsid w:val="00AA7975"/>
    <w:rsid w:val="00AA7C87"/>
    <w:rsid w:val="00AA7EE2"/>
    <w:rsid w:val="00AB01EC"/>
    <w:rsid w:val="00AB0449"/>
    <w:rsid w:val="00AB0F3D"/>
    <w:rsid w:val="00AB1351"/>
    <w:rsid w:val="00AB1547"/>
    <w:rsid w:val="00AB1D0E"/>
    <w:rsid w:val="00AB2653"/>
    <w:rsid w:val="00AB317E"/>
    <w:rsid w:val="00AB32BA"/>
    <w:rsid w:val="00AB399E"/>
    <w:rsid w:val="00AB3F17"/>
    <w:rsid w:val="00AB4688"/>
    <w:rsid w:val="00AB4E0A"/>
    <w:rsid w:val="00AB5B2D"/>
    <w:rsid w:val="00AB5C84"/>
    <w:rsid w:val="00AB5CBD"/>
    <w:rsid w:val="00AB6AE4"/>
    <w:rsid w:val="00AB6F2F"/>
    <w:rsid w:val="00AC0088"/>
    <w:rsid w:val="00AC0449"/>
    <w:rsid w:val="00AC0D3C"/>
    <w:rsid w:val="00AC12B0"/>
    <w:rsid w:val="00AC1699"/>
    <w:rsid w:val="00AC2145"/>
    <w:rsid w:val="00AC251D"/>
    <w:rsid w:val="00AC36AE"/>
    <w:rsid w:val="00AC3831"/>
    <w:rsid w:val="00AC390E"/>
    <w:rsid w:val="00AC4225"/>
    <w:rsid w:val="00AC42A4"/>
    <w:rsid w:val="00AC49AA"/>
    <w:rsid w:val="00AC4BDA"/>
    <w:rsid w:val="00AC501E"/>
    <w:rsid w:val="00AC517D"/>
    <w:rsid w:val="00AC55EF"/>
    <w:rsid w:val="00AC5A21"/>
    <w:rsid w:val="00AC6387"/>
    <w:rsid w:val="00AC66EC"/>
    <w:rsid w:val="00AC6723"/>
    <w:rsid w:val="00AC756F"/>
    <w:rsid w:val="00AC7820"/>
    <w:rsid w:val="00AD066D"/>
    <w:rsid w:val="00AD1792"/>
    <w:rsid w:val="00AD181E"/>
    <w:rsid w:val="00AD18B5"/>
    <w:rsid w:val="00AD1F4D"/>
    <w:rsid w:val="00AD2085"/>
    <w:rsid w:val="00AD28AF"/>
    <w:rsid w:val="00AD326A"/>
    <w:rsid w:val="00AD3AE0"/>
    <w:rsid w:val="00AD3F0D"/>
    <w:rsid w:val="00AD5B22"/>
    <w:rsid w:val="00AD63DA"/>
    <w:rsid w:val="00AD6FB6"/>
    <w:rsid w:val="00AD71D3"/>
    <w:rsid w:val="00AD7C24"/>
    <w:rsid w:val="00AE0423"/>
    <w:rsid w:val="00AE0C59"/>
    <w:rsid w:val="00AE1765"/>
    <w:rsid w:val="00AE1AAB"/>
    <w:rsid w:val="00AE2A43"/>
    <w:rsid w:val="00AE37D6"/>
    <w:rsid w:val="00AE403F"/>
    <w:rsid w:val="00AE6456"/>
    <w:rsid w:val="00AE6842"/>
    <w:rsid w:val="00AE6EEB"/>
    <w:rsid w:val="00AF02C9"/>
    <w:rsid w:val="00AF1283"/>
    <w:rsid w:val="00AF2D50"/>
    <w:rsid w:val="00AF37CC"/>
    <w:rsid w:val="00AF4C61"/>
    <w:rsid w:val="00AF530C"/>
    <w:rsid w:val="00AF55CF"/>
    <w:rsid w:val="00AF6204"/>
    <w:rsid w:val="00AF65B4"/>
    <w:rsid w:val="00AF6863"/>
    <w:rsid w:val="00AF7455"/>
    <w:rsid w:val="00AF797C"/>
    <w:rsid w:val="00B00043"/>
    <w:rsid w:val="00B0065C"/>
    <w:rsid w:val="00B00983"/>
    <w:rsid w:val="00B00A44"/>
    <w:rsid w:val="00B011F5"/>
    <w:rsid w:val="00B01327"/>
    <w:rsid w:val="00B017DC"/>
    <w:rsid w:val="00B0233D"/>
    <w:rsid w:val="00B0252A"/>
    <w:rsid w:val="00B028B3"/>
    <w:rsid w:val="00B02E98"/>
    <w:rsid w:val="00B033BB"/>
    <w:rsid w:val="00B03768"/>
    <w:rsid w:val="00B0573C"/>
    <w:rsid w:val="00B058ED"/>
    <w:rsid w:val="00B06168"/>
    <w:rsid w:val="00B0714D"/>
    <w:rsid w:val="00B07954"/>
    <w:rsid w:val="00B07A67"/>
    <w:rsid w:val="00B07E32"/>
    <w:rsid w:val="00B108D7"/>
    <w:rsid w:val="00B109AC"/>
    <w:rsid w:val="00B10AFF"/>
    <w:rsid w:val="00B10E4E"/>
    <w:rsid w:val="00B11439"/>
    <w:rsid w:val="00B115E3"/>
    <w:rsid w:val="00B11DAE"/>
    <w:rsid w:val="00B1239F"/>
    <w:rsid w:val="00B12D75"/>
    <w:rsid w:val="00B12D87"/>
    <w:rsid w:val="00B132DE"/>
    <w:rsid w:val="00B13C36"/>
    <w:rsid w:val="00B13E9A"/>
    <w:rsid w:val="00B1446F"/>
    <w:rsid w:val="00B14E38"/>
    <w:rsid w:val="00B14F60"/>
    <w:rsid w:val="00B15093"/>
    <w:rsid w:val="00B1539B"/>
    <w:rsid w:val="00B159AE"/>
    <w:rsid w:val="00B17A4C"/>
    <w:rsid w:val="00B2052A"/>
    <w:rsid w:val="00B206F7"/>
    <w:rsid w:val="00B20C72"/>
    <w:rsid w:val="00B21257"/>
    <w:rsid w:val="00B214AF"/>
    <w:rsid w:val="00B21D39"/>
    <w:rsid w:val="00B21F42"/>
    <w:rsid w:val="00B226A7"/>
    <w:rsid w:val="00B228E9"/>
    <w:rsid w:val="00B22D9F"/>
    <w:rsid w:val="00B23408"/>
    <w:rsid w:val="00B24184"/>
    <w:rsid w:val="00B2460E"/>
    <w:rsid w:val="00B24C35"/>
    <w:rsid w:val="00B255D1"/>
    <w:rsid w:val="00B2595F"/>
    <w:rsid w:val="00B27CF0"/>
    <w:rsid w:val="00B305D7"/>
    <w:rsid w:val="00B31295"/>
    <w:rsid w:val="00B31FB1"/>
    <w:rsid w:val="00B31FD4"/>
    <w:rsid w:val="00B32192"/>
    <w:rsid w:val="00B32395"/>
    <w:rsid w:val="00B32397"/>
    <w:rsid w:val="00B324D4"/>
    <w:rsid w:val="00B325DD"/>
    <w:rsid w:val="00B32806"/>
    <w:rsid w:val="00B32825"/>
    <w:rsid w:val="00B3316C"/>
    <w:rsid w:val="00B33426"/>
    <w:rsid w:val="00B33B7B"/>
    <w:rsid w:val="00B33C3A"/>
    <w:rsid w:val="00B3511B"/>
    <w:rsid w:val="00B35273"/>
    <w:rsid w:val="00B352BC"/>
    <w:rsid w:val="00B35855"/>
    <w:rsid w:val="00B35AF8"/>
    <w:rsid w:val="00B35F8E"/>
    <w:rsid w:val="00B36112"/>
    <w:rsid w:val="00B36206"/>
    <w:rsid w:val="00B3621E"/>
    <w:rsid w:val="00B36229"/>
    <w:rsid w:val="00B37DE5"/>
    <w:rsid w:val="00B37FC0"/>
    <w:rsid w:val="00B40186"/>
    <w:rsid w:val="00B405B4"/>
    <w:rsid w:val="00B406D4"/>
    <w:rsid w:val="00B41341"/>
    <w:rsid w:val="00B41665"/>
    <w:rsid w:val="00B4174C"/>
    <w:rsid w:val="00B4176F"/>
    <w:rsid w:val="00B41EE8"/>
    <w:rsid w:val="00B42671"/>
    <w:rsid w:val="00B42F31"/>
    <w:rsid w:val="00B42F42"/>
    <w:rsid w:val="00B431DA"/>
    <w:rsid w:val="00B432B0"/>
    <w:rsid w:val="00B4379E"/>
    <w:rsid w:val="00B438DD"/>
    <w:rsid w:val="00B44C7C"/>
    <w:rsid w:val="00B44E81"/>
    <w:rsid w:val="00B45B81"/>
    <w:rsid w:val="00B45E62"/>
    <w:rsid w:val="00B47A4D"/>
    <w:rsid w:val="00B50B11"/>
    <w:rsid w:val="00B50FD3"/>
    <w:rsid w:val="00B511DD"/>
    <w:rsid w:val="00B513C4"/>
    <w:rsid w:val="00B51C3F"/>
    <w:rsid w:val="00B522E2"/>
    <w:rsid w:val="00B5245E"/>
    <w:rsid w:val="00B52497"/>
    <w:rsid w:val="00B534F5"/>
    <w:rsid w:val="00B5410C"/>
    <w:rsid w:val="00B544A9"/>
    <w:rsid w:val="00B54830"/>
    <w:rsid w:val="00B548C2"/>
    <w:rsid w:val="00B54ACA"/>
    <w:rsid w:val="00B54D67"/>
    <w:rsid w:val="00B55B77"/>
    <w:rsid w:val="00B5694D"/>
    <w:rsid w:val="00B56A11"/>
    <w:rsid w:val="00B57B27"/>
    <w:rsid w:val="00B57B89"/>
    <w:rsid w:val="00B60DA5"/>
    <w:rsid w:val="00B60E61"/>
    <w:rsid w:val="00B61CE6"/>
    <w:rsid w:val="00B61FB6"/>
    <w:rsid w:val="00B620FE"/>
    <w:rsid w:val="00B62665"/>
    <w:rsid w:val="00B62E2A"/>
    <w:rsid w:val="00B63906"/>
    <w:rsid w:val="00B64036"/>
    <w:rsid w:val="00B64187"/>
    <w:rsid w:val="00B64B46"/>
    <w:rsid w:val="00B64D3D"/>
    <w:rsid w:val="00B64E0E"/>
    <w:rsid w:val="00B65041"/>
    <w:rsid w:val="00B655A7"/>
    <w:rsid w:val="00B65A4D"/>
    <w:rsid w:val="00B7013D"/>
    <w:rsid w:val="00B707A1"/>
    <w:rsid w:val="00B715A0"/>
    <w:rsid w:val="00B71D4F"/>
    <w:rsid w:val="00B71F19"/>
    <w:rsid w:val="00B71FD5"/>
    <w:rsid w:val="00B72018"/>
    <w:rsid w:val="00B7210B"/>
    <w:rsid w:val="00B73A02"/>
    <w:rsid w:val="00B73ACF"/>
    <w:rsid w:val="00B73DBE"/>
    <w:rsid w:val="00B742B5"/>
    <w:rsid w:val="00B75ABB"/>
    <w:rsid w:val="00B7608C"/>
    <w:rsid w:val="00B760B4"/>
    <w:rsid w:val="00B7626A"/>
    <w:rsid w:val="00B76D27"/>
    <w:rsid w:val="00B77653"/>
    <w:rsid w:val="00B80A44"/>
    <w:rsid w:val="00B80EB5"/>
    <w:rsid w:val="00B810BA"/>
    <w:rsid w:val="00B81A09"/>
    <w:rsid w:val="00B81F25"/>
    <w:rsid w:val="00B82D51"/>
    <w:rsid w:val="00B83147"/>
    <w:rsid w:val="00B83614"/>
    <w:rsid w:val="00B839EC"/>
    <w:rsid w:val="00B85523"/>
    <w:rsid w:val="00B85D06"/>
    <w:rsid w:val="00B85F68"/>
    <w:rsid w:val="00B8751A"/>
    <w:rsid w:val="00B87597"/>
    <w:rsid w:val="00B875ED"/>
    <w:rsid w:val="00B876BD"/>
    <w:rsid w:val="00B90003"/>
    <w:rsid w:val="00B90556"/>
    <w:rsid w:val="00B90D8D"/>
    <w:rsid w:val="00B91BC6"/>
    <w:rsid w:val="00B91D27"/>
    <w:rsid w:val="00B91F9F"/>
    <w:rsid w:val="00B922C5"/>
    <w:rsid w:val="00B923E9"/>
    <w:rsid w:val="00B92445"/>
    <w:rsid w:val="00B92C8A"/>
    <w:rsid w:val="00B93046"/>
    <w:rsid w:val="00B932F4"/>
    <w:rsid w:val="00B93636"/>
    <w:rsid w:val="00B93CC6"/>
    <w:rsid w:val="00B948C3"/>
    <w:rsid w:val="00B94FCA"/>
    <w:rsid w:val="00B95656"/>
    <w:rsid w:val="00B958F8"/>
    <w:rsid w:val="00B9695B"/>
    <w:rsid w:val="00B96A79"/>
    <w:rsid w:val="00B971FA"/>
    <w:rsid w:val="00B9746A"/>
    <w:rsid w:val="00B97737"/>
    <w:rsid w:val="00B97D18"/>
    <w:rsid w:val="00BA072E"/>
    <w:rsid w:val="00BA0C40"/>
    <w:rsid w:val="00BA0C4A"/>
    <w:rsid w:val="00BA143E"/>
    <w:rsid w:val="00BA23F1"/>
    <w:rsid w:val="00BA23FC"/>
    <w:rsid w:val="00BA2C03"/>
    <w:rsid w:val="00BA32E3"/>
    <w:rsid w:val="00BA33BE"/>
    <w:rsid w:val="00BA365C"/>
    <w:rsid w:val="00BA3A2B"/>
    <w:rsid w:val="00BA3C0A"/>
    <w:rsid w:val="00BA44C4"/>
    <w:rsid w:val="00BA4519"/>
    <w:rsid w:val="00BA46E8"/>
    <w:rsid w:val="00BA4EDB"/>
    <w:rsid w:val="00BA51A0"/>
    <w:rsid w:val="00BA5B15"/>
    <w:rsid w:val="00BA5D61"/>
    <w:rsid w:val="00BA65DA"/>
    <w:rsid w:val="00BA7AD4"/>
    <w:rsid w:val="00BA7B73"/>
    <w:rsid w:val="00BA7E8C"/>
    <w:rsid w:val="00BB181B"/>
    <w:rsid w:val="00BB2599"/>
    <w:rsid w:val="00BB26A4"/>
    <w:rsid w:val="00BB2A3C"/>
    <w:rsid w:val="00BB2F95"/>
    <w:rsid w:val="00BB4119"/>
    <w:rsid w:val="00BB4559"/>
    <w:rsid w:val="00BB4754"/>
    <w:rsid w:val="00BB48C9"/>
    <w:rsid w:val="00BB49B7"/>
    <w:rsid w:val="00BB4C63"/>
    <w:rsid w:val="00BB51B2"/>
    <w:rsid w:val="00BB5CF3"/>
    <w:rsid w:val="00BB6145"/>
    <w:rsid w:val="00BB65ED"/>
    <w:rsid w:val="00BB6C60"/>
    <w:rsid w:val="00BB765F"/>
    <w:rsid w:val="00BB7920"/>
    <w:rsid w:val="00BC1C85"/>
    <w:rsid w:val="00BC2B7B"/>
    <w:rsid w:val="00BC3EB6"/>
    <w:rsid w:val="00BC3FF5"/>
    <w:rsid w:val="00BC404B"/>
    <w:rsid w:val="00BC4444"/>
    <w:rsid w:val="00BC5C09"/>
    <w:rsid w:val="00BC5C79"/>
    <w:rsid w:val="00BC629B"/>
    <w:rsid w:val="00BC7617"/>
    <w:rsid w:val="00BC7DE8"/>
    <w:rsid w:val="00BC7DF7"/>
    <w:rsid w:val="00BD0628"/>
    <w:rsid w:val="00BD0AA3"/>
    <w:rsid w:val="00BD1269"/>
    <w:rsid w:val="00BD1E14"/>
    <w:rsid w:val="00BD1EC3"/>
    <w:rsid w:val="00BD2443"/>
    <w:rsid w:val="00BD2713"/>
    <w:rsid w:val="00BD2BC0"/>
    <w:rsid w:val="00BD3961"/>
    <w:rsid w:val="00BD3B51"/>
    <w:rsid w:val="00BD44C1"/>
    <w:rsid w:val="00BD4AB6"/>
    <w:rsid w:val="00BD516C"/>
    <w:rsid w:val="00BD65C2"/>
    <w:rsid w:val="00BD6DBD"/>
    <w:rsid w:val="00BD70DD"/>
    <w:rsid w:val="00BD71B2"/>
    <w:rsid w:val="00BD7378"/>
    <w:rsid w:val="00BD76AE"/>
    <w:rsid w:val="00BD77C4"/>
    <w:rsid w:val="00BD78D1"/>
    <w:rsid w:val="00BD7C25"/>
    <w:rsid w:val="00BE05B3"/>
    <w:rsid w:val="00BE1A1D"/>
    <w:rsid w:val="00BE1CBF"/>
    <w:rsid w:val="00BE2497"/>
    <w:rsid w:val="00BE256C"/>
    <w:rsid w:val="00BE263C"/>
    <w:rsid w:val="00BE2A6F"/>
    <w:rsid w:val="00BE2EE7"/>
    <w:rsid w:val="00BE34CA"/>
    <w:rsid w:val="00BE42AB"/>
    <w:rsid w:val="00BE58CA"/>
    <w:rsid w:val="00BE60C9"/>
    <w:rsid w:val="00BE61B2"/>
    <w:rsid w:val="00BE755C"/>
    <w:rsid w:val="00BE75EA"/>
    <w:rsid w:val="00BF0327"/>
    <w:rsid w:val="00BF079E"/>
    <w:rsid w:val="00BF1A84"/>
    <w:rsid w:val="00BF239E"/>
    <w:rsid w:val="00BF24DC"/>
    <w:rsid w:val="00BF3346"/>
    <w:rsid w:val="00BF36E9"/>
    <w:rsid w:val="00BF4013"/>
    <w:rsid w:val="00BF44CE"/>
    <w:rsid w:val="00BF4CE3"/>
    <w:rsid w:val="00BF5C17"/>
    <w:rsid w:val="00BF5F96"/>
    <w:rsid w:val="00BF6F41"/>
    <w:rsid w:val="00BF775F"/>
    <w:rsid w:val="00C00650"/>
    <w:rsid w:val="00C007FE"/>
    <w:rsid w:val="00C01049"/>
    <w:rsid w:val="00C01A81"/>
    <w:rsid w:val="00C025A5"/>
    <w:rsid w:val="00C039F1"/>
    <w:rsid w:val="00C03A9A"/>
    <w:rsid w:val="00C03E32"/>
    <w:rsid w:val="00C03FE0"/>
    <w:rsid w:val="00C04260"/>
    <w:rsid w:val="00C0585D"/>
    <w:rsid w:val="00C05CA8"/>
    <w:rsid w:val="00C05EBE"/>
    <w:rsid w:val="00C06083"/>
    <w:rsid w:val="00C06B14"/>
    <w:rsid w:val="00C074ED"/>
    <w:rsid w:val="00C074FC"/>
    <w:rsid w:val="00C076E3"/>
    <w:rsid w:val="00C0798A"/>
    <w:rsid w:val="00C079D4"/>
    <w:rsid w:val="00C07F57"/>
    <w:rsid w:val="00C1030B"/>
    <w:rsid w:val="00C10387"/>
    <w:rsid w:val="00C10F63"/>
    <w:rsid w:val="00C11214"/>
    <w:rsid w:val="00C1136E"/>
    <w:rsid w:val="00C11BCD"/>
    <w:rsid w:val="00C132E8"/>
    <w:rsid w:val="00C13562"/>
    <w:rsid w:val="00C13568"/>
    <w:rsid w:val="00C13B27"/>
    <w:rsid w:val="00C14197"/>
    <w:rsid w:val="00C14A5A"/>
    <w:rsid w:val="00C15015"/>
    <w:rsid w:val="00C151D0"/>
    <w:rsid w:val="00C16867"/>
    <w:rsid w:val="00C17573"/>
    <w:rsid w:val="00C17E6E"/>
    <w:rsid w:val="00C2112F"/>
    <w:rsid w:val="00C21563"/>
    <w:rsid w:val="00C2171F"/>
    <w:rsid w:val="00C21C09"/>
    <w:rsid w:val="00C21CEF"/>
    <w:rsid w:val="00C222CC"/>
    <w:rsid w:val="00C23579"/>
    <w:rsid w:val="00C2370A"/>
    <w:rsid w:val="00C23D00"/>
    <w:rsid w:val="00C2428B"/>
    <w:rsid w:val="00C24375"/>
    <w:rsid w:val="00C247FC"/>
    <w:rsid w:val="00C24B37"/>
    <w:rsid w:val="00C25C94"/>
    <w:rsid w:val="00C263F5"/>
    <w:rsid w:val="00C2655C"/>
    <w:rsid w:val="00C265DE"/>
    <w:rsid w:val="00C2670C"/>
    <w:rsid w:val="00C267BB"/>
    <w:rsid w:val="00C26DA3"/>
    <w:rsid w:val="00C27254"/>
    <w:rsid w:val="00C2756A"/>
    <w:rsid w:val="00C278EF"/>
    <w:rsid w:val="00C27AB6"/>
    <w:rsid w:val="00C31216"/>
    <w:rsid w:val="00C31DE1"/>
    <w:rsid w:val="00C3215E"/>
    <w:rsid w:val="00C32296"/>
    <w:rsid w:val="00C3271C"/>
    <w:rsid w:val="00C32742"/>
    <w:rsid w:val="00C32D69"/>
    <w:rsid w:val="00C33059"/>
    <w:rsid w:val="00C33E95"/>
    <w:rsid w:val="00C33FAC"/>
    <w:rsid w:val="00C34385"/>
    <w:rsid w:val="00C34995"/>
    <w:rsid w:val="00C356A5"/>
    <w:rsid w:val="00C35C3F"/>
    <w:rsid w:val="00C35CAB"/>
    <w:rsid w:val="00C37040"/>
    <w:rsid w:val="00C412C4"/>
    <w:rsid w:val="00C41463"/>
    <w:rsid w:val="00C41A24"/>
    <w:rsid w:val="00C4211D"/>
    <w:rsid w:val="00C43FED"/>
    <w:rsid w:val="00C441EA"/>
    <w:rsid w:val="00C44375"/>
    <w:rsid w:val="00C44520"/>
    <w:rsid w:val="00C44547"/>
    <w:rsid w:val="00C44704"/>
    <w:rsid w:val="00C4488D"/>
    <w:rsid w:val="00C44E0F"/>
    <w:rsid w:val="00C452D1"/>
    <w:rsid w:val="00C45BDA"/>
    <w:rsid w:val="00C45E9E"/>
    <w:rsid w:val="00C45F4D"/>
    <w:rsid w:val="00C462A3"/>
    <w:rsid w:val="00C47879"/>
    <w:rsid w:val="00C47E18"/>
    <w:rsid w:val="00C50150"/>
    <w:rsid w:val="00C50E59"/>
    <w:rsid w:val="00C512E8"/>
    <w:rsid w:val="00C51B6C"/>
    <w:rsid w:val="00C5267A"/>
    <w:rsid w:val="00C5274F"/>
    <w:rsid w:val="00C528B7"/>
    <w:rsid w:val="00C52CBD"/>
    <w:rsid w:val="00C530C8"/>
    <w:rsid w:val="00C531B2"/>
    <w:rsid w:val="00C5346C"/>
    <w:rsid w:val="00C5528C"/>
    <w:rsid w:val="00C55E3D"/>
    <w:rsid w:val="00C56145"/>
    <w:rsid w:val="00C5622A"/>
    <w:rsid w:val="00C56696"/>
    <w:rsid w:val="00C56DB8"/>
    <w:rsid w:val="00C57361"/>
    <w:rsid w:val="00C57C27"/>
    <w:rsid w:val="00C601B9"/>
    <w:rsid w:val="00C608CC"/>
    <w:rsid w:val="00C608E4"/>
    <w:rsid w:val="00C613DF"/>
    <w:rsid w:val="00C61E06"/>
    <w:rsid w:val="00C61EC8"/>
    <w:rsid w:val="00C620B9"/>
    <w:rsid w:val="00C62815"/>
    <w:rsid w:val="00C628C8"/>
    <w:rsid w:val="00C62D6F"/>
    <w:rsid w:val="00C62F30"/>
    <w:rsid w:val="00C64921"/>
    <w:rsid w:val="00C651CD"/>
    <w:rsid w:val="00C65752"/>
    <w:rsid w:val="00C662D0"/>
    <w:rsid w:val="00C66BBE"/>
    <w:rsid w:val="00C67786"/>
    <w:rsid w:val="00C701A3"/>
    <w:rsid w:val="00C70D04"/>
    <w:rsid w:val="00C70EBF"/>
    <w:rsid w:val="00C710A0"/>
    <w:rsid w:val="00C7128E"/>
    <w:rsid w:val="00C714F2"/>
    <w:rsid w:val="00C71B0E"/>
    <w:rsid w:val="00C71C64"/>
    <w:rsid w:val="00C72068"/>
    <w:rsid w:val="00C72314"/>
    <w:rsid w:val="00C727D1"/>
    <w:rsid w:val="00C72B7F"/>
    <w:rsid w:val="00C7366B"/>
    <w:rsid w:val="00C7472C"/>
    <w:rsid w:val="00C747E6"/>
    <w:rsid w:val="00C757E6"/>
    <w:rsid w:val="00C75F48"/>
    <w:rsid w:val="00C76747"/>
    <w:rsid w:val="00C7676A"/>
    <w:rsid w:val="00C769A0"/>
    <w:rsid w:val="00C77D09"/>
    <w:rsid w:val="00C80DF9"/>
    <w:rsid w:val="00C80E16"/>
    <w:rsid w:val="00C8192F"/>
    <w:rsid w:val="00C820F7"/>
    <w:rsid w:val="00C82D36"/>
    <w:rsid w:val="00C82F5B"/>
    <w:rsid w:val="00C8358C"/>
    <w:rsid w:val="00C8426C"/>
    <w:rsid w:val="00C84C6E"/>
    <w:rsid w:val="00C85DE0"/>
    <w:rsid w:val="00C863B5"/>
    <w:rsid w:val="00C867B9"/>
    <w:rsid w:val="00C86A75"/>
    <w:rsid w:val="00C86E5E"/>
    <w:rsid w:val="00C8707A"/>
    <w:rsid w:val="00C8780F"/>
    <w:rsid w:val="00C90728"/>
    <w:rsid w:val="00C911C4"/>
    <w:rsid w:val="00C915F3"/>
    <w:rsid w:val="00C917B1"/>
    <w:rsid w:val="00C930A7"/>
    <w:rsid w:val="00C93113"/>
    <w:rsid w:val="00C934B8"/>
    <w:rsid w:val="00C9377E"/>
    <w:rsid w:val="00C93844"/>
    <w:rsid w:val="00C946A3"/>
    <w:rsid w:val="00C95EB8"/>
    <w:rsid w:val="00C95F01"/>
    <w:rsid w:val="00C96545"/>
    <w:rsid w:val="00C96826"/>
    <w:rsid w:val="00C968B1"/>
    <w:rsid w:val="00C96CDA"/>
    <w:rsid w:val="00C97034"/>
    <w:rsid w:val="00C9768A"/>
    <w:rsid w:val="00C97BB4"/>
    <w:rsid w:val="00CA0FE5"/>
    <w:rsid w:val="00CA2043"/>
    <w:rsid w:val="00CA25D6"/>
    <w:rsid w:val="00CA2D4A"/>
    <w:rsid w:val="00CA2E48"/>
    <w:rsid w:val="00CA3637"/>
    <w:rsid w:val="00CA386E"/>
    <w:rsid w:val="00CA3AC8"/>
    <w:rsid w:val="00CA41EE"/>
    <w:rsid w:val="00CA58B2"/>
    <w:rsid w:val="00CA5BDB"/>
    <w:rsid w:val="00CA6235"/>
    <w:rsid w:val="00CA64C4"/>
    <w:rsid w:val="00CA6B3D"/>
    <w:rsid w:val="00CA6BCA"/>
    <w:rsid w:val="00CA7431"/>
    <w:rsid w:val="00CA7729"/>
    <w:rsid w:val="00CB0122"/>
    <w:rsid w:val="00CB045D"/>
    <w:rsid w:val="00CB0FED"/>
    <w:rsid w:val="00CB1290"/>
    <w:rsid w:val="00CB23E8"/>
    <w:rsid w:val="00CB290D"/>
    <w:rsid w:val="00CB29EE"/>
    <w:rsid w:val="00CB2A44"/>
    <w:rsid w:val="00CB2A93"/>
    <w:rsid w:val="00CB4787"/>
    <w:rsid w:val="00CB485A"/>
    <w:rsid w:val="00CB5027"/>
    <w:rsid w:val="00CB50E0"/>
    <w:rsid w:val="00CB50EF"/>
    <w:rsid w:val="00CB5466"/>
    <w:rsid w:val="00CB5DF4"/>
    <w:rsid w:val="00CB64E2"/>
    <w:rsid w:val="00CB64FB"/>
    <w:rsid w:val="00CB7BDD"/>
    <w:rsid w:val="00CC0669"/>
    <w:rsid w:val="00CC0F28"/>
    <w:rsid w:val="00CC12DB"/>
    <w:rsid w:val="00CC2304"/>
    <w:rsid w:val="00CC262C"/>
    <w:rsid w:val="00CC2859"/>
    <w:rsid w:val="00CC2965"/>
    <w:rsid w:val="00CC2D46"/>
    <w:rsid w:val="00CC30EA"/>
    <w:rsid w:val="00CC3220"/>
    <w:rsid w:val="00CC34B2"/>
    <w:rsid w:val="00CC3BDA"/>
    <w:rsid w:val="00CC3DFC"/>
    <w:rsid w:val="00CC523F"/>
    <w:rsid w:val="00CC558F"/>
    <w:rsid w:val="00CC64C8"/>
    <w:rsid w:val="00CC6B17"/>
    <w:rsid w:val="00CC73F8"/>
    <w:rsid w:val="00CD0A39"/>
    <w:rsid w:val="00CD0C04"/>
    <w:rsid w:val="00CD110A"/>
    <w:rsid w:val="00CD11B1"/>
    <w:rsid w:val="00CD126B"/>
    <w:rsid w:val="00CD15F2"/>
    <w:rsid w:val="00CD194D"/>
    <w:rsid w:val="00CD272B"/>
    <w:rsid w:val="00CD309B"/>
    <w:rsid w:val="00CD3235"/>
    <w:rsid w:val="00CD36A5"/>
    <w:rsid w:val="00CD39CD"/>
    <w:rsid w:val="00CD4A87"/>
    <w:rsid w:val="00CD4E70"/>
    <w:rsid w:val="00CD526A"/>
    <w:rsid w:val="00CD55CF"/>
    <w:rsid w:val="00CD597A"/>
    <w:rsid w:val="00CD6EDF"/>
    <w:rsid w:val="00CD7130"/>
    <w:rsid w:val="00CD71B8"/>
    <w:rsid w:val="00CD73D9"/>
    <w:rsid w:val="00CE0429"/>
    <w:rsid w:val="00CE078C"/>
    <w:rsid w:val="00CE23CC"/>
    <w:rsid w:val="00CE26B2"/>
    <w:rsid w:val="00CE2711"/>
    <w:rsid w:val="00CE2D4D"/>
    <w:rsid w:val="00CE3818"/>
    <w:rsid w:val="00CE42F8"/>
    <w:rsid w:val="00CE56E1"/>
    <w:rsid w:val="00CE596D"/>
    <w:rsid w:val="00CE5E74"/>
    <w:rsid w:val="00CE600C"/>
    <w:rsid w:val="00CE6087"/>
    <w:rsid w:val="00CE6B6A"/>
    <w:rsid w:val="00CE78C3"/>
    <w:rsid w:val="00CF08AF"/>
    <w:rsid w:val="00CF1038"/>
    <w:rsid w:val="00CF213C"/>
    <w:rsid w:val="00CF274C"/>
    <w:rsid w:val="00CF4211"/>
    <w:rsid w:val="00CF50C6"/>
    <w:rsid w:val="00CF5A48"/>
    <w:rsid w:val="00CF5A56"/>
    <w:rsid w:val="00CF5B35"/>
    <w:rsid w:val="00CF5C85"/>
    <w:rsid w:val="00CF5FA8"/>
    <w:rsid w:val="00CF6555"/>
    <w:rsid w:val="00CF659C"/>
    <w:rsid w:val="00CF7022"/>
    <w:rsid w:val="00CF71E0"/>
    <w:rsid w:val="00CF722C"/>
    <w:rsid w:val="00CF7608"/>
    <w:rsid w:val="00CF77A4"/>
    <w:rsid w:val="00D00881"/>
    <w:rsid w:val="00D00C15"/>
    <w:rsid w:val="00D01AA7"/>
    <w:rsid w:val="00D01C22"/>
    <w:rsid w:val="00D0237B"/>
    <w:rsid w:val="00D024D3"/>
    <w:rsid w:val="00D02F0A"/>
    <w:rsid w:val="00D03167"/>
    <w:rsid w:val="00D037D0"/>
    <w:rsid w:val="00D03A3C"/>
    <w:rsid w:val="00D0443A"/>
    <w:rsid w:val="00D04D94"/>
    <w:rsid w:val="00D04E89"/>
    <w:rsid w:val="00D05397"/>
    <w:rsid w:val="00D0556D"/>
    <w:rsid w:val="00D057CD"/>
    <w:rsid w:val="00D060DC"/>
    <w:rsid w:val="00D06418"/>
    <w:rsid w:val="00D0657C"/>
    <w:rsid w:val="00D068FB"/>
    <w:rsid w:val="00D0755D"/>
    <w:rsid w:val="00D0766F"/>
    <w:rsid w:val="00D07DC7"/>
    <w:rsid w:val="00D07F97"/>
    <w:rsid w:val="00D102E6"/>
    <w:rsid w:val="00D1038B"/>
    <w:rsid w:val="00D10C66"/>
    <w:rsid w:val="00D10FEE"/>
    <w:rsid w:val="00D118AE"/>
    <w:rsid w:val="00D125D3"/>
    <w:rsid w:val="00D12A40"/>
    <w:rsid w:val="00D13519"/>
    <w:rsid w:val="00D13FE1"/>
    <w:rsid w:val="00D143BF"/>
    <w:rsid w:val="00D14A89"/>
    <w:rsid w:val="00D1544A"/>
    <w:rsid w:val="00D15C8D"/>
    <w:rsid w:val="00D162BA"/>
    <w:rsid w:val="00D1796C"/>
    <w:rsid w:val="00D179C5"/>
    <w:rsid w:val="00D17BC2"/>
    <w:rsid w:val="00D20BC6"/>
    <w:rsid w:val="00D21275"/>
    <w:rsid w:val="00D21649"/>
    <w:rsid w:val="00D2167F"/>
    <w:rsid w:val="00D217C7"/>
    <w:rsid w:val="00D21A1B"/>
    <w:rsid w:val="00D21F08"/>
    <w:rsid w:val="00D222B4"/>
    <w:rsid w:val="00D2230C"/>
    <w:rsid w:val="00D23BD3"/>
    <w:rsid w:val="00D23F6D"/>
    <w:rsid w:val="00D2428E"/>
    <w:rsid w:val="00D24290"/>
    <w:rsid w:val="00D24524"/>
    <w:rsid w:val="00D24B41"/>
    <w:rsid w:val="00D24B72"/>
    <w:rsid w:val="00D266D8"/>
    <w:rsid w:val="00D2675A"/>
    <w:rsid w:val="00D26F00"/>
    <w:rsid w:val="00D270B9"/>
    <w:rsid w:val="00D274B6"/>
    <w:rsid w:val="00D274D5"/>
    <w:rsid w:val="00D27850"/>
    <w:rsid w:val="00D27C19"/>
    <w:rsid w:val="00D30044"/>
    <w:rsid w:val="00D30272"/>
    <w:rsid w:val="00D3178C"/>
    <w:rsid w:val="00D31E61"/>
    <w:rsid w:val="00D320F5"/>
    <w:rsid w:val="00D32261"/>
    <w:rsid w:val="00D327F2"/>
    <w:rsid w:val="00D32D5B"/>
    <w:rsid w:val="00D33235"/>
    <w:rsid w:val="00D337C0"/>
    <w:rsid w:val="00D352F2"/>
    <w:rsid w:val="00D3551C"/>
    <w:rsid w:val="00D35A6D"/>
    <w:rsid w:val="00D3635C"/>
    <w:rsid w:val="00D36620"/>
    <w:rsid w:val="00D36D8C"/>
    <w:rsid w:val="00D37ED6"/>
    <w:rsid w:val="00D40547"/>
    <w:rsid w:val="00D409E0"/>
    <w:rsid w:val="00D40A72"/>
    <w:rsid w:val="00D412CA"/>
    <w:rsid w:val="00D41BA8"/>
    <w:rsid w:val="00D41C7F"/>
    <w:rsid w:val="00D422F6"/>
    <w:rsid w:val="00D439FD"/>
    <w:rsid w:val="00D4423C"/>
    <w:rsid w:val="00D44731"/>
    <w:rsid w:val="00D4494D"/>
    <w:rsid w:val="00D44989"/>
    <w:rsid w:val="00D45004"/>
    <w:rsid w:val="00D450E1"/>
    <w:rsid w:val="00D4557D"/>
    <w:rsid w:val="00D4567B"/>
    <w:rsid w:val="00D46691"/>
    <w:rsid w:val="00D466EC"/>
    <w:rsid w:val="00D4674D"/>
    <w:rsid w:val="00D4692A"/>
    <w:rsid w:val="00D46D0B"/>
    <w:rsid w:val="00D46E52"/>
    <w:rsid w:val="00D46EEB"/>
    <w:rsid w:val="00D50C9F"/>
    <w:rsid w:val="00D50CCD"/>
    <w:rsid w:val="00D513BB"/>
    <w:rsid w:val="00D5144E"/>
    <w:rsid w:val="00D52114"/>
    <w:rsid w:val="00D52522"/>
    <w:rsid w:val="00D52597"/>
    <w:rsid w:val="00D55190"/>
    <w:rsid w:val="00D556D3"/>
    <w:rsid w:val="00D55944"/>
    <w:rsid w:val="00D55BAD"/>
    <w:rsid w:val="00D56C47"/>
    <w:rsid w:val="00D5738B"/>
    <w:rsid w:val="00D57C24"/>
    <w:rsid w:val="00D60002"/>
    <w:rsid w:val="00D604A8"/>
    <w:rsid w:val="00D6075E"/>
    <w:rsid w:val="00D60C98"/>
    <w:rsid w:val="00D61A44"/>
    <w:rsid w:val="00D61BDA"/>
    <w:rsid w:val="00D61C4D"/>
    <w:rsid w:val="00D62804"/>
    <w:rsid w:val="00D6432C"/>
    <w:rsid w:val="00D649C2"/>
    <w:rsid w:val="00D65220"/>
    <w:rsid w:val="00D655BD"/>
    <w:rsid w:val="00D65949"/>
    <w:rsid w:val="00D6595B"/>
    <w:rsid w:val="00D65E1F"/>
    <w:rsid w:val="00D66211"/>
    <w:rsid w:val="00D67F7C"/>
    <w:rsid w:val="00D703F9"/>
    <w:rsid w:val="00D70CB5"/>
    <w:rsid w:val="00D70FC5"/>
    <w:rsid w:val="00D7137F"/>
    <w:rsid w:val="00D7176E"/>
    <w:rsid w:val="00D7190D"/>
    <w:rsid w:val="00D71C3E"/>
    <w:rsid w:val="00D7276B"/>
    <w:rsid w:val="00D7280C"/>
    <w:rsid w:val="00D73076"/>
    <w:rsid w:val="00D73E45"/>
    <w:rsid w:val="00D7488F"/>
    <w:rsid w:val="00D7580F"/>
    <w:rsid w:val="00D76083"/>
    <w:rsid w:val="00D7641C"/>
    <w:rsid w:val="00D76592"/>
    <w:rsid w:val="00D76B9C"/>
    <w:rsid w:val="00D7707C"/>
    <w:rsid w:val="00D8046D"/>
    <w:rsid w:val="00D80812"/>
    <w:rsid w:val="00D822B1"/>
    <w:rsid w:val="00D82CAC"/>
    <w:rsid w:val="00D83164"/>
    <w:rsid w:val="00D83657"/>
    <w:rsid w:val="00D838EF"/>
    <w:rsid w:val="00D83AFC"/>
    <w:rsid w:val="00D843DD"/>
    <w:rsid w:val="00D84B7B"/>
    <w:rsid w:val="00D84DCA"/>
    <w:rsid w:val="00D851C1"/>
    <w:rsid w:val="00D86335"/>
    <w:rsid w:val="00D86E37"/>
    <w:rsid w:val="00D87BDD"/>
    <w:rsid w:val="00D87E41"/>
    <w:rsid w:val="00D90095"/>
    <w:rsid w:val="00D905A1"/>
    <w:rsid w:val="00D90ACF"/>
    <w:rsid w:val="00D91571"/>
    <w:rsid w:val="00D92280"/>
    <w:rsid w:val="00D929C0"/>
    <w:rsid w:val="00D92AC1"/>
    <w:rsid w:val="00D933D2"/>
    <w:rsid w:val="00D95CD8"/>
    <w:rsid w:val="00D95DB9"/>
    <w:rsid w:val="00D96BB5"/>
    <w:rsid w:val="00D97540"/>
    <w:rsid w:val="00D97575"/>
    <w:rsid w:val="00D97AB0"/>
    <w:rsid w:val="00D97F19"/>
    <w:rsid w:val="00DA01C5"/>
    <w:rsid w:val="00DA04BD"/>
    <w:rsid w:val="00DA054F"/>
    <w:rsid w:val="00DA0EDA"/>
    <w:rsid w:val="00DA1444"/>
    <w:rsid w:val="00DA1DC1"/>
    <w:rsid w:val="00DA2977"/>
    <w:rsid w:val="00DA29C1"/>
    <w:rsid w:val="00DA2F7E"/>
    <w:rsid w:val="00DA394D"/>
    <w:rsid w:val="00DA3A2E"/>
    <w:rsid w:val="00DA3B7D"/>
    <w:rsid w:val="00DA40A0"/>
    <w:rsid w:val="00DA444D"/>
    <w:rsid w:val="00DA4D69"/>
    <w:rsid w:val="00DA4DC3"/>
    <w:rsid w:val="00DA5B06"/>
    <w:rsid w:val="00DA66A0"/>
    <w:rsid w:val="00DA6CE5"/>
    <w:rsid w:val="00DB01DC"/>
    <w:rsid w:val="00DB0F50"/>
    <w:rsid w:val="00DB15A0"/>
    <w:rsid w:val="00DB1855"/>
    <w:rsid w:val="00DB1EFA"/>
    <w:rsid w:val="00DB1F8C"/>
    <w:rsid w:val="00DB2056"/>
    <w:rsid w:val="00DB2197"/>
    <w:rsid w:val="00DB28B4"/>
    <w:rsid w:val="00DB3D8B"/>
    <w:rsid w:val="00DB417C"/>
    <w:rsid w:val="00DB4A8F"/>
    <w:rsid w:val="00DB4A99"/>
    <w:rsid w:val="00DB56F0"/>
    <w:rsid w:val="00DB6188"/>
    <w:rsid w:val="00DB62B7"/>
    <w:rsid w:val="00DB63B1"/>
    <w:rsid w:val="00DB6886"/>
    <w:rsid w:val="00DB69C3"/>
    <w:rsid w:val="00DB7171"/>
    <w:rsid w:val="00DB7A13"/>
    <w:rsid w:val="00DC062B"/>
    <w:rsid w:val="00DC0748"/>
    <w:rsid w:val="00DC0D5C"/>
    <w:rsid w:val="00DC15F1"/>
    <w:rsid w:val="00DC177A"/>
    <w:rsid w:val="00DC1A24"/>
    <w:rsid w:val="00DC2591"/>
    <w:rsid w:val="00DC37B2"/>
    <w:rsid w:val="00DC43AC"/>
    <w:rsid w:val="00DC4415"/>
    <w:rsid w:val="00DC4802"/>
    <w:rsid w:val="00DC4EA4"/>
    <w:rsid w:val="00DC4FF2"/>
    <w:rsid w:val="00DC50B8"/>
    <w:rsid w:val="00DC52B5"/>
    <w:rsid w:val="00DC608B"/>
    <w:rsid w:val="00DC60CB"/>
    <w:rsid w:val="00DC636F"/>
    <w:rsid w:val="00DC66EE"/>
    <w:rsid w:val="00DC6E59"/>
    <w:rsid w:val="00DC74BE"/>
    <w:rsid w:val="00DC7D22"/>
    <w:rsid w:val="00DD116F"/>
    <w:rsid w:val="00DD1596"/>
    <w:rsid w:val="00DD16CE"/>
    <w:rsid w:val="00DD1A59"/>
    <w:rsid w:val="00DD20FE"/>
    <w:rsid w:val="00DD228A"/>
    <w:rsid w:val="00DD297D"/>
    <w:rsid w:val="00DD2B79"/>
    <w:rsid w:val="00DD4258"/>
    <w:rsid w:val="00DD43B6"/>
    <w:rsid w:val="00DD46B4"/>
    <w:rsid w:val="00DD4DF8"/>
    <w:rsid w:val="00DD7651"/>
    <w:rsid w:val="00DE07B6"/>
    <w:rsid w:val="00DE0D7B"/>
    <w:rsid w:val="00DE176E"/>
    <w:rsid w:val="00DE1BCE"/>
    <w:rsid w:val="00DE1D8D"/>
    <w:rsid w:val="00DE26BC"/>
    <w:rsid w:val="00DE2909"/>
    <w:rsid w:val="00DE3444"/>
    <w:rsid w:val="00DE34B8"/>
    <w:rsid w:val="00DE3C31"/>
    <w:rsid w:val="00DE3D3E"/>
    <w:rsid w:val="00DE4264"/>
    <w:rsid w:val="00DE4D5F"/>
    <w:rsid w:val="00DE4DF3"/>
    <w:rsid w:val="00DE5EF3"/>
    <w:rsid w:val="00DE67D5"/>
    <w:rsid w:val="00DE6872"/>
    <w:rsid w:val="00DE6E4F"/>
    <w:rsid w:val="00DE7099"/>
    <w:rsid w:val="00DE7AB6"/>
    <w:rsid w:val="00DE7E46"/>
    <w:rsid w:val="00DF0AC7"/>
    <w:rsid w:val="00DF12C1"/>
    <w:rsid w:val="00DF1701"/>
    <w:rsid w:val="00DF26B7"/>
    <w:rsid w:val="00DF28C6"/>
    <w:rsid w:val="00DF38CE"/>
    <w:rsid w:val="00DF3D11"/>
    <w:rsid w:val="00DF476D"/>
    <w:rsid w:val="00DF4CA7"/>
    <w:rsid w:val="00DF4E7A"/>
    <w:rsid w:val="00DF5359"/>
    <w:rsid w:val="00DF5EF2"/>
    <w:rsid w:val="00DF6522"/>
    <w:rsid w:val="00DF65C7"/>
    <w:rsid w:val="00DF66F9"/>
    <w:rsid w:val="00DF6F46"/>
    <w:rsid w:val="00E00FA8"/>
    <w:rsid w:val="00E0131E"/>
    <w:rsid w:val="00E01397"/>
    <w:rsid w:val="00E017CE"/>
    <w:rsid w:val="00E02169"/>
    <w:rsid w:val="00E02224"/>
    <w:rsid w:val="00E02BF6"/>
    <w:rsid w:val="00E03C2F"/>
    <w:rsid w:val="00E04298"/>
    <w:rsid w:val="00E04385"/>
    <w:rsid w:val="00E051FD"/>
    <w:rsid w:val="00E054A9"/>
    <w:rsid w:val="00E068FE"/>
    <w:rsid w:val="00E07983"/>
    <w:rsid w:val="00E07D6A"/>
    <w:rsid w:val="00E1004E"/>
    <w:rsid w:val="00E10171"/>
    <w:rsid w:val="00E101BA"/>
    <w:rsid w:val="00E107AC"/>
    <w:rsid w:val="00E10A6C"/>
    <w:rsid w:val="00E128A4"/>
    <w:rsid w:val="00E1360D"/>
    <w:rsid w:val="00E13BEC"/>
    <w:rsid w:val="00E15248"/>
    <w:rsid w:val="00E15E49"/>
    <w:rsid w:val="00E16101"/>
    <w:rsid w:val="00E16BC4"/>
    <w:rsid w:val="00E16CFF"/>
    <w:rsid w:val="00E20206"/>
    <w:rsid w:val="00E20DD6"/>
    <w:rsid w:val="00E211B1"/>
    <w:rsid w:val="00E21BB0"/>
    <w:rsid w:val="00E22C5A"/>
    <w:rsid w:val="00E231CD"/>
    <w:rsid w:val="00E236F0"/>
    <w:rsid w:val="00E23BD7"/>
    <w:rsid w:val="00E23E75"/>
    <w:rsid w:val="00E24F31"/>
    <w:rsid w:val="00E254F1"/>
    <w:rsid w:val="00E26975"/>
    <w:rsid w:val="00E27107"/>
    <w:rsid w:val="00E272B6"/>
    <w:rsid w:val="00E277BE"/>
    <w:rsid w:val="00E27D1F"/>
    <w:rsid w:val="00E300C6"/>
    <w:rsid w:val="00E30863"/>
    <w:rsid w:val="00E3086E"/>
    <w:rsid w:val="00E30EBE"/>
    <w:rsid w:val="00E317F1"/>
    <w:rsid w:val="00E31E45"/>
    <w:rsid w:val="00E321E7"/>
    <w:rsid w:val="00E32B53"/>
    <w:rsid w:val="00E33105"/>
    <w:rsid w:val="00E33942"/>
    <w:rsid w:val="00E33D00"/>
    <w:rsid w:val="00E34A0F"/>
    <w:rsid w:val="00E35AFE"/>
    <w:rsid w:val="00E36095"/>
    <w:rsid w:val="00E37067"/>
    <w:rsid w:val="00E3706E"/>
    <w:rsid w:val="00E377AD"/>
    <w:rsid w:val="00E40A3B"/>
    <w:rsid w:val="00E40F7B"/>
    <w:rsid w:val="00E41190"/>
    <w:rsid w:val="00E41823"/>
    <w:rsid w:val="00E418F3"/>
    <w:rsid w:val="00E42024"/>
    <w:rsid w:val="00E4248A"/>
    <w:rsid w:val="00E4287A"/>
    <w:rsid w:val="00E42E41"/>
    <w:rsid w:val="00E436B1"/>
    <w:rsid w:val="00E44157"/>
    <w:rsid w:val="00E441C5"/>
    <w:rsid w:val="00E45975"/>
    <w:rsid w:val="00E45A94"/>
    <w:rsid w:val="00E45C8F"/>
    <w:rsid w:val="00E46362"/>
    <w:rsid w:val="00E4650F"/>
    <w:rsid w:val="00E4691C"/>
    <w:rsid w:val="00E46BFF"/>
    <w:rsid w:val="00E46D19"/>
    <w:rsid w:val="00E47BFA"/>
    <w:rsid w:val="00E47C86"/>
    <w:rsid w:val="00E47FB0"/>
    <w:rsid w:val="00E50146"/>
    <w:rsid w:val="00E50945"/>
    <w:rsid w:val="00E51AB3"/>
    <w:rsid w:val="00E51ADB"/>
    <w:rsid w:val="00E51AFB"/>
    <w:rsid w:val="00E523A2"/>
    <w:rsid w:val="00E5427F"/>
    <w:rsid w:val="00E5477B"/>
    <w:rsid w:val="00E55BDF"/>
    <w:rsid w:val="00E563EB"/>
    <w:rsid w:val="00E573A9"/>
    <w:rsid w:val="00E5795C"/>
    <w:rsid w:val="00E579A8"/>
    <w:rsid w:val="00E60251"/>
    <w:rsid w:val="00E605CF"/>
    <w:rsid w:val="00E612C5"/>
    <w:rsid w:val="00E619FA"/>
    <w:rsid w:val="00E61C7D"/>
    <w:rsid w:val="00E61D98"/>
    <w:rsid w:val="00E625DD"/>
    <w:rsid w:val="00E62D69"/>
    <w:rsid w:val="00E62FC3"/>
    <w:rsid w:val="00E6383A"/>
    <w:rsid w:val="00E63D2D"/>
    <w:rsid w:val="00E643B2"/>
    <w:rsid w:val="00E64FC8"/>
    <w:rsid w:val="00E6591A"/>
    <w:rsid w:val="00E66093"/>
    <w:rsid w:val="00E67038"/>
    <w:rsid w:val="00E700B6"/>
    <w:rsid w:val="00E70A22"/>
    <w:rsid w:val="00E71E3D"/>
    <w:rsid w:val="00E72A91"/>
    <w:rsid w:val="00E72DD1"/>
    <w:rsid w:val="00E738A3"/>
    <w:rsid w:val="00E75397"/>
    <w:rsid w:val="00E75DD9"/>
    <w:rsid w:val="00E760B7"/>
    <w:rsid w:val="00E76C6A"/>
    <w:rsid w:val="00E771F9"/>
    <w:rsid w:val="00E8050F"/>
    <w:rsid w:val="00E81216"/>
    <w:rsid w:val="00E8165A"/>
    <w:rsid w:val="00E81A87"/>
    <w:rsid w:val="00E8268F"/>
    <w:rsid w:val="00E8348D"/>
    <w:rsid w:val="00E83831"/>
    <w:rsid w:val="00E846D7"/>
    <w:rsid w:val="00E849A0"/>
    <w:rsid w:val="00E8555B"/>
    <w:rsid w:val="00E85855"/>
    <w:rsid w:val="00E85B1D"/>
    <w:rsid w:val="00E86153"/>
    <w:rsid w:val="00E86314"/>
    <w:rsid w:val="00E865FF"/>
    <w:rsid w:val="00E86629"/>
    <w:rsid w:val="00E87242"/>
    <w:rsid w:val="00E879E7"/>
    <w:rsid w:val="00E87EA8"/>
    <w:rsid w:val="00E908AE"/>
    <w:rsid w:val="00E90A75"/>
    <w:rsid w:val="00E90E47"/>
    <w:rsid w:val="00E90EE3"/>
    <w:rsid w:val="00E91F56"/>
    <w:rsid w:val="00E92725"/>
    <w:rsid w:val="00E92C3B"/>
    <w:rsid w:val="00E94C68"/>
    <w:rsid w:val="00E962A6"/>
    <w:rsid w:val="00E96586"/>
    <w:rsid w:val="00E96BD2"/>
    <w:rsid w:val="00E97416"/>
    <w:rsid w:val="00E97AD3"/>
    <w:rsid w:val="00EA008B"/>
    <w:rsid w:val="00EA14B4"/>
    <w:rsid w:val="00EA14CC"/>
    <w:rsid w:val="00EA15A4"/>
    <w:rsid w:val="00EA1D92"/>
    <w:rsid w:val="00EA1F92"/>
    <w:rsid w:val="00EA243A"/>
    <w:rsid w:val="00EA2CE6"/>
    <w:rsid w:val="00EA2DC9"/>
    <w:rsid w:val="00EA33B4"/>
    <w:rsid w:val="00EA403B"/>
    <w:rsid w:val="00EA4052"/>
    <w:rsid w:val="00EA456C"/>
    <w:rsid w:val="00EA5304"/>
    <w:rsid w:val="00EA57EE"/>
    <w:rsid w:val="00EA591D"/>
    <w:rsid w:val="00EA5CCB"/>
    <w:rsid w:val="00EA6A65"/>
    <w:rsid w:val="00EA769C"/>
    <w:rsid w:val="00EA78D1"/>
    <w:rsid w:val="00EA79B6"/>
    <w:rsid w:val="00EB032F"/>
    <w:rsid w:val="00EB0A81"/>
    <w:rsid w:val="00EB0B0B"/>
    <w:rsid w:val="00EB0B2C"/>
    <w:rsid w:val="00EB126B"/>
    <w:rsid w:val="00EB1CF7"/>
    <w:rsid w:val="00EB1D6C"/>
    <w:rsid w:val="00EB26C4"/>
    <w:rsid w:val="00EB29B1"/>
    <w:rsid w:val="00EB3CE5"/>
    <w:rsid w:val="00EB51A7"/>
    <w:rsid w:val="00EB51C1"/>
    <w:rsid w:val="00EB5326"/>
    <w:rsid w:val="00EB53FB"/>
    <w:rsid w:val="00EB565F"/>
    <w:rsid w:val="00EB6200"/>
    <w:rsid w:val="00EB6CE6"/>
    <w:rsid w:val="00EB722C"/>
    <w:rsid w:val="00EB7C72"/>
    <w:rsid w:val="00EB7FD0"/>
    <w:rsid w:val="00EC05A8"/>
    <w:rsid w:val="00EC099B"/>
    <w:rsid w:val="00EC0A0E"/>
    <w:rsid w:val="00EC0F8B"/>
    <w:rsid w:val="00EC1795"/>
    <w:rsid w:val="00EC1992"/>
    <w:rsid w:val="00EC275A"/>
    <w:rsid w:val="00EC35DD"/>
    <w:rsid w:val="00EC37FA"/>
    <w:rsid w:val="00EC3B3F"/>
    <w:rsid w:val="00EC45D3"/>
    <w:rsid w:val="00EC46F1"/>
    <w:rsid w:val="00EC4732"/>
    <w:rsid w:val="00EC4BCE"/>
    <w:rsid w:val="00EC5485"/>
    <w:rsid w:val="00EC54D6"/>
    <w:rsid w:val="00EC5CFD"/>
    <w:rsid w:val="00EC5E63"/>
    <w:rsid w:val="00EC680F"/>
    <w:rsid w:val="00EC74FA"/>
    <w:rsid w:val="00EC7618"/>
    <w:rsid w:val="00EC79D8"/>
    <w:rsid w:val="00ED013E"/>
    <w:rsid w:val="00ED032A"/>
    <w:rsid w:val="00ED0497"/>
    <w:rsid w:val="00ED04F6"/>
    <w:rsid w:val="00ED129D"/>
    <w:rsid w:val="00ED189C"/>
    <w:rsid w:val="00ED21DB"/>
    <w:rsid w:val="00ED2F52"/>
    <w:rsid w:val="00ED3567"/>
    <w:rsid w:val="00ED35B0"/>
    <w:rsid w:val="00ED427C"/>
    <w:rsid w:val="00ED493A"/>
    <w:rsid w:val="00ED4B10"/>
    <w:rsid w:val="00ED4CE3"/>
    <w:rsid w:val="00ED5BAA"/>
    <w:rsid w:val="00ED5EA4"/>
    <w:rsid w:val="00ED5F65"/>
    <w:rsid w:val="00ED6A94"/>
    <w:rsid w:val="00ED6D37"/>
    <w:rsid w:val="00ED706A"/>
    <w:rsid w:val="00ED7929"/>
    <w:rsid w:val="00EE00BA"/>
    <w:rsid w:val="00EE0571"/>
    <w:rsid w:val="00EE0794"/>
    <w:rsid w:val="00EE0963"/>
    <w:rsid w:val="00EE0A38"/>
    <w:rsid w:val="00EE10FE"/>
    <w:rsid w:val="00EE11D8"/>
    <w:rsid w:val="00EE1668"/>
    <w:rsid w:val="00EE27A7"/>
    <w:rsid w:val="00EE2E64"/>
    <w:rsid w:val="00EE4078"/>
    <w:rsid w:val="00EE43B8"/>
    <w:rsid w:val="00EE45CA"/>
    <w:rsid w:val="00EE4AB9"/>
    <w:rsid w:val="00EE5A13"/>
    <w:rsid w:val="00EE66A2"/>
    <w:rsid w:val="00EE67C4"/>
    <w:rsid w:val="00EE68ED"/>
    <w:rsid w:val="00EE6CD2"/>
    <w:rsid w:val="00EE7EDD"/>
    <w:rsid w:val="00EF0293"/>
    <w:rsid w:val="00EF0EBC"/>
    <w:rsid w:val="00EF116D"/>
    <w:rsid w:val="00EF1BED"/>
    <w:rsid w:val="00EF361F"/>
    <w:rsid w:val="00EF3A42"/>
    <w:rsid w:val="00EF3BFE"/>
    <w:rsid w:val="00EF46F6"/>
    <w:rsid w:val="00EF48D7"/>
    <w:rsid w:val="00EF528F"/>
    <w:rsid w:val="00EF644F"/>
    <w:rsid w:val="00F00F5E"/>
    <w:rsid w:val="00F0173A"/>
    <w:rsid w:val="00F0228A"/>
    <w:rsid w:val="00F02586"/>
    <w:rsid w:val="00F025B3"/>
    <w:rsid w:val="00F02808"/>
    <w:rsid w:val="00F036C3"/>
    <w:rsid w:val="00F04526"/>
    <w:rsid w:val="00F049C8"/>
    <w:rsid w:val="00F0550B"/>
    <w:rsid w:val="00F05626"/>
    <w:rsid w:val="00F05A0A"/>
    <w:rsid w:val="00F06692"/>
    <w:rsid w:val="00F06D87"/>
    <w:rsid w:val="00F06DCB"/>
    <w:rsid w:val="00F07EAA"/>
    <w:rsid w:val="00F07FC8"/>
    <w:rsid w:val="00F1031C"/>
    <w:rsid w:val="00F10FC8"/>
    <w:rsid w:val="00F1165F"/>
    <w:rsid w:val="00F11771"/>
    <w:rsid w:val="00F11915"/>
    <w:rsid w:val="00F11C36"/>
    <w:rsid w:val="00F11DE0"/>
    <w:rsid w:val="00F11E17"/>
    <w:rsid w:val="00F12D13"/>
    <w:rsid w:val="00F1324B"/>
    <w:rsid w:val="00F135FF"/>
    <w:rsid w:val="00F1373B"/>
    <w:rsid w:val="00F1398B"/>
    <w:rsid w:val="00F13ACE"/>
    <w:rsid w:val="00F13B28"/>
    <w:rsid w:val="00F13E1E"/>
    <w:rsid w:val="00F1418B"/>
    <w:rsid w:val="00F15BC4"/>
    <w:rsid w:val="00F15C8B"/>
    <w:rsid w:val="00F15F3A"/>
    <w:rsid w:val="00F16469"/>
    <w:rsid w:val="00F16FC4"/>
    <w:rsid w:val="00F1766E"/>
    <w:rsid w:val="00F17957"/>
    <w:rsid w:val="00F2065D"/>
    <w:rsid w:val="00F209A9"/>
    <w:rsid w:val="00F211D5"/>
    <w:rsid w:val="00F21225"/>
    <w:rsid w:val="00F218E0"/>
    <w:rsid w:val="00F22400"/>
    <w:rsid w:val="00F2302A"/>
    <w:rsid w:val="00F23191"/>
    <w:rsid w:val="00F238DE"/>
    <w:rsid w:val="00F23D49"/>
    <w:rsid w:val="00F23D71"/>
    <w:rsid w:val="00F25C73"/>
    <w:rsid w:val="00F261EA"/>
    <w:rsid w:val="00F30208"/>
    <w:rsid w:val="00F304DA"/>
    <w:rsid w:val="00F32553"/>
    <w:rsid w:val="00F3274D"/>
    <w:rsid w:val="00F32B2A"/>
    <w:rsid w:val="00F34692"/>
    <w:rsid w:val="00F347AB"/>
    <w:rsid w:val="00F3515C"/>
    <w:rsid w:val="00F3575E"/>
    <w:rsid w:val="00F36A34"/>
    <w:rsid w:val="00F36BE7"/>
    <w:rsid w:val="00F36D44"/>
    <w:rsid w:val="00F37F5A"/>
    <w:rsid w:val="00F4070C"/>
    <w:rsid w:val="00F40BC0"/>
    <w:rsid w:val="00F4138E"/>
    <w:rsid w:val="00F414D0"/>
    <w:rsid w:val="00F41654"/>
    <w:rsid w:val="00F41AFB"/>
    <w:rsid w:val="00F41C95"/>
    <w:rsid w:val="00F42E23"/>
    <w:rsid w:val="00F43F4A"/>
    <w:rsid w:val="00F44337"/>
    <w:rsid w:val="00F44729"/>
    <w:rsid w:val="00F44AE4"/>
    <w:rsid w:val="00F4508D"/>
    <w:rsid w:val="00F450A1"/>
    <w:rsid w:val="00F4602F"/>
    <w:rsid w:val="00F46B1B"/>
    <w:rsid w:val="00F46EAC"/>
    <w:rsid w:val="00F4719B"/>
    <w:rsid w:val="00F475F0"/>
    <w:rsid w:val="00F5084C"/>
    <w:rsid w:val="00F50EF3"/>
    <w:rsid w:val="00F5146C"/>
    <w:rsid w:val="00F51505"/>
    <w:rsid w:val="00F519C4"/>
    <w:rsid w:val="00F51A22"/>
    <w:rsid w:val="00F51B1C"/>
    <w:rsid w:val="00F52151"/>
    <w:rsid w:val="00F5252E"/>
    <w:rsid w:val="00F52CF8"/>
    <w:rsid w:val="00F5354C"/>
    <w:rsid w:val="00F5378D"/>
    <w:rsid w:val="00F539C7"/>
    <w:rsid w:val="00F552A3"/>
    <w:rsid w:val="00F559FE"/>
    <w:rsid w:val="00F55A85"/>
    <w:rsid w:val="00F56673"/>
    <w:rsid w:val="00F567BE"/>
    <w:rsid w:val="00F5724E"/>
    <w:rsid w:val="00F5783A"/>
    <w:rsid w:val="00F57BCC"/>
    <w:rsid w:val="00F57C90"/>
    <w:rsid w:val="00F57E93"/>
    <w:rsid w:val="00F605C9"/>
    <w:rsid w:val="00F612A4"/>
    <w:rsid w:val="00F61856"/>
    <w:rsid w:val="00F63064"/>
    <w:rsid w:val="00F646CD"/>
    <w:rsid w:val="00F64DC8"/>
    <w:rsid w:val="00F64F8E"/>
    <w:rsid w:val="00F65229"/>
    <w:rsid w:val="00F6592A"/>
    <w:rsid w:val="00F65CA4"/>
    <w:rsid w:val="00F660EF"/>
    <w:rsid w:val="00F668B9"/>
    <w:rsid w:val="00F66A8E"/>
    <w:rsid w:val="00F6732D"/>
    <w:rsid w:val="00F675E8"/>
    <w:rsid w:val="00F676AE"/>
    <w:rsid w:val="00F67C38"/>
    <w:rsid w:val="00F7093C"/>
    <w:rsid w:val="00F70B99"/>
    <w:rsid w:val="00F70E9B"/>
    <w:rsid w:val="00F71347"/>
    <w:rsid w:val="00F71B08"/>
    <w:rsid w:val="00F7254E"/>
    <w:rsid w:val="00F72DEF"/>
    <w:rsid w:val="00F734D2"/>
    <w:rsid w:val="00F74881"/>
    <w:rsid w:val="00F74A2A"/>
    <w:rsid w:val="00F74D0F"/>
    <w:rsid w:val="00F74F44"/>
    <w:rsid w:val="00F75724"/>
    <w:rsid w:val="00F77395"/>
    <w:rsid w:val="00F80D42"/>
    <w:rsid w:val="00F81AE7"/>
    <w:rsid w:val="00F82D3E"/>
    <w:rsid w:val="00F839A6"/>
    <w:rsid w:val="00F83AD4"/>
    <w:rsid w:val="00F83C59"/>
    <w:rsid w:val="00F8460D"/>
    <w:rsid w:val="00F849ED"/>
    <w:rsid w:val="00F84D7E"/>
    <w:rsid w:val="00F85225"/>
    <w:rsid w:val="00F85526"/>
    <w:rsid w:val="00F85841"/>
    <w:rsid w:val="00F85E31"/>
    <w:rsid w:val="00F85E85"/>
    <w:rsid w:val="00F86617"/>
    <w:rsid w:val="00F86C0A"/>
    <w:rsid w:val="00F86E75"/>
    <w:rsid w:val="00F872F9"/>
    <w:rsid w:val="00F87611"/>
    <w:rsid w:val="00F9092F"/>
    <w:rsid w:val="00F90C43"/>
    <w:rsid w:val="00F91838"/>
    <w:rsid w:val="00F91FEF"/>
    <w:rsid w:val="00F92315"/>
    <w:rsid w:val="00F9253E"/>
    <w:rsid w:val="00F92CAA"/>
    <w:rsid w:val="00F93DE2"/>
    <w:rsid w:val="00F94803"/>
    <w:rsid w:val="00F94C42"/>
    <w:rsid w:val="00F97005"/>
    <w:rsid w:val="00F9705D"/>
    <w:rsid w:val="00F974A4"/>
    <w:rsid w:val="00F97818"/>
    <w:rsid w:val="00F97AC9"/>
    <w:rsid w:val="00FA0C78"/>
    <w:rsid w:val="00FA10FF"/>
    <w:rsid w:val="00FA1690"/>
    <w:rsid w:val="00FA16C5"/>
    <w:rsid w:val="00FA1AEA"/>
    <w:rsid w:val="00FA1CC1"/>
    <w:rsid w:val="00FA1F5E"/>
    <w:rsid w:val="00FA1F61"/>
    <w:rsid w:val="00FA2414"/>
    <w:rsid w:val="00FA251C"/>
    <w:rsid w:val="00FA271B"/>
    <w:rsid w:val="00FA2867"/>
    <w:rsid w:val="00FA2FE2"/>
    <w:rsid w:val="00FA347E"/>
    <w:rsid w:val="00FA3482"/>
    <w:rsid w:val="00FA353F"/>
    <w:rsid w:val="00FA3740"/>
    <w:rsid w:val="00FA3F55"/>
    <w:rsid w:val="00FA41B4"/>
    <w:rsid w:val="00FA4512"/>
    <w:rsid w:val="00FA45FA"/>
    <w:rsid w:val="00FA4DA0"/>
    <w:rsid w:val="00FA5758"/>
    <w:rsid w:val="00FA576D"/>
    <w:rsid w:val="00FA578D"/>
    <w:rsid w:val="00FA5F15"/>
    <w:rsid w:val="00FA6ACD"/>
    <w:rsid w:val="00FA7789"/>
    <w:rsid w:val="00FB04D9"/>
    <w:rsid w:val="00FB1678"/>
    <w:rsid w:val="00FB1EA7"/>
    <w:rsid w:val="00FB2152"/>
    <w:rsid w:val="00FB2329"/>
    <w:rsid w:val="00FB270C"/>
    <w:rsid w:val="00FB2727"/>
    <w:rsid w:val="00FB3817"/>
    <w:rsid w:val="00FB3C09"/>
    <w:rsid w:val="00FB3FF5"/>
    <w:rsid w:val="00FB401D"/>
    <w:rsid w:val="00FB423A"/>
    <w:rsid w:val="00FB46A2"/>
    <w:rsid w:val="00FB49AE"/>
    <w:rsid w:val="00FB5340"/>
    <w:rsid w:val="00FB58A9"/>
    <w:rsid w:val="00FB6065"/>
    <w:rsid w:val="00FB6543"/>
    <w:rsid w:val="00FB6EAE"/>
    <w:rsid w:val="00FB735A"/>
    <w:rsid w:val="00FB7521"/>
    <w:rsid w:val="00FB7F79"/>
    <w:rsid w:val="00FC0212"/>
    <w:rsid w:val="00FC06A0"/>
    <w:rsid w:val="00FC0706"/>
    <w:rsid w:val="00FC0889"/>
    <w:rsid w:val="00FC16F7"/>
    <w:rsid w:val="00FC1B92"/>
    <w:rsid w:val="00FC2172"/>
    <w:rsid w:val="00FC32E0"/>
    <w:rsid w:val="00FC37A7"/>
    <w:rsid w:val="00FC37BA"/>
    <w:rsid w:val="00FC40DE"/>
    <w:rsid w:val="00FC4EC8"/>
    <w:rsid w:val="00FC75C7"/>
    <w:rsid w:val="00FC78CF"/>
    <w:rsid w:val="00FD0008"/>
    <w:rsid w:val="00FD020C"/>
    <w:rsid w:val="00FD0CDF"/>
    <w:rsid w:val="00FD0DCF"/>
    <w:rsid w:val="00FD1129"/>
    <w:rsid w:val="00FD151F"/>
    <w:rsid w:val="00FD1773"/>
    <w:rsid w:val="00FD205C"/>
    <w:rsid w:val="00FD2BFC"/>
    <w:rsid w:val="00FD2F8E"/>
    <w:rsid w:val="00FD312A"/>
    <w:rsid w:val="00FD3447"/>
    <w:rsid w:val="00FD3795"/>
    <w:rsid w:val="00FD43D4"/>
    <w:rsid w:val="00FD486F"/>
    <w:rsid w:val="00FD50CA"/>
    <w:rsid w:val="00FD5580"/>
    <w:rsid w:val="00FD57B5"/>
    <w:rsid w:val="00FD5E36"/>
    <w:rsid w:val="00FD61E2"/>
    <w:rsid w:val="00FD6757"/>
    <w:rsid w:val="00FD6896"/>
    <w:rsid w:val="00FD6D28"/>
    <w:rsid w:val="00FD6E4C"/>
    <w:rsid w:val="00FD711A"/>
    <w:rsid w:val="00FD78DB"/>
    <w:rsid w:val="00FE009E"/>
    <w:rsid w:val="00FE05E5"/>
    <w:rsid w:val="00FE10FB"/>
    <w:rsid w:val="00FE1A23"/>
    <w:rsid w:val="00FE370C"/>
    <w:rsid w:val="00FE4240"/>
    <w:rsid w:val="00FE42DC"/>
    <w:rsid w:val="00FE4C02"/>
    <w:rsid w:val="00FE5564"/>
    <w:rsid w:val="00FE577A"/>
    <w:rsid w:val="00FE57ED"/>
    <w:rsid w:val="00FE5DEC"/>
    <w:rsid w:val="00FE6D88"/>
    <w:rsid w:val="00FE704C"/>
    <w:rsid w:val="00FE7AB1"/>
    <w:rsid w:val="00FF048E"/>
    <w:rsid w:val="00FF09FD"/>
    <w:rsid w:val="00FF0AF9"/>
    <w:rsid w:val="00FF1EA6"/>
    <w:rsid w:val="00FF1ED7"/>
    <w:rsid w:val="00FF22C4"/>
    <w:rsid w:val="00FF2371"/>
    <w:rsid w:val="00FF2F77"/>
    <w:rsid w:val="00FF3538"/>
    <w:rsid w:val="00FF3573"/>
    <w:rsid w:val="00FF358B"/>
    <w:rsid w:val="00FF42B3"/>
    <w:rsid w:val="00FF42D4"/>
    <w:rsid w:val="00FF4D6F"/>
    <w:rsid w:val="00FF5650"/>
    <w:rsid w:val="00FF5820"/>
    <w:rsid w:val="00FF5B93"/>
    <w:rsid w:val="00FF6094"/>
    <w:rsid w:val="00FF638A"/>
    <w:rsid w:val="00FF64D5"/>
    <w:rsid w:val="00FF664E"/>
    <w:rsid w:val="00FF6657"/>
    <w:rsid w:val="00FF70FD"/>
    <w:rsid w:val="00FF7390"/>
    <w:rsid w:val="00FF77A8"/>
    <w:rsid w:val="00FF7C67"/>
    <w:rsid w:val="00FF7CE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50"/>
    <o:shapelayout v:ext="edit">
      <o:idmap v:ext="edit" data="2"/>
    </o:shapelayout>
  </w:shapeDefaults>
  <w:decimalSymbol w:val=","/>
  <w:listSeparator w:val=","/>
  <w14:docId w14:val="111B21E8"/>
  <w14:defaultImageDpi w14:val="330"/>
  <w15:docId w15:val="{31850E3C-A559-47B8-BEA4-F16E23CD1B3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iPriority="99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99" w:unhideWhenUsed="1"/>
    <w:lsdException w:name="line number" w:semiHidden="1" w:uiPriority="99" w:unhideWhenUsed="1"/>
    <w:lsdException w:name="page number" w:semiHidden="1" w:unhideWhenUsed="1"/>
    <w:lsdException w:name="endnote reference" w:semiHidden="1" w:uiPriority="99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99" w:unhideWhenUsed="1"/>
    <w:lsdException w:name="FollowedHyperlink" w:semiHidden="1" w:unhideWhenUsed="1"/>
    <w:lsdException w:name="Strong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iPriority="99" w:unhideWhenUsed="1"/>
    <w:lsdException w:name="HTML Bottom of Form" w:semiHidden="1" w:uiPriority="99" w:unhideWhenUsed="1"/>
    <w:lsdException w:name="Normal (Web)" w:semiHidden="1" w:uiPriority="99" w:unhideWhenUsed="1"/>
    <w:lsdException w:name="HTML Acronym" w:semiHidden="1" w:uiPriority="99" w:unhideWhenUsed="1"/>
    <w:lsdException w:name="HTML Address" w:semiHidden="1" w:unhideWhenUsed="1"/>
    <w:lsdException w:name="HTML Cite" w:semiHidden="1" w:uiPriority="99" w:unhideWhenUsed="1"/>
    <w:lsdException w:name="HTML Code" w:semiHidden="1" w:uiPriority="99" w:unhideWhenUsed="1"/>
    <w:lsdException w:name="HTML Definition" w:semiHidden="1" w:uiPriority="99" w:unhideWhenUsed="1"/>
    <w:lsdException w:name="HTML Keyboard" w:semiHidden="1" w:uiPriority="99" w:unhideWhenUsed="1"/>
    <w:lsdException w:name="HTML Preformatted" w:semiHidden="1" w:uiPriority="99" w:unhideWhenUsed="1"/>
    <w:lsdException w:name="HTML Sample" w:semiHidden="1" w:uiPriority="99" w:unhideWhenUsed="1"/>
    <w:lsdException w:name="HTML Typewriter" w:semiHidden="1" w:uiPriority="99" w:unhideWhenUsed="1"/>
    <w:lsdException w:name="HTML Variable" w:semiHidden="1" w:uiPriority="99" w:unhideWhenUsed="1"/>
    <w:lsdException w:name="Normal Table" w:semiHidden="1" w:uiPriority="99" w:unhideWhenUsed="1"/>
    <w:lsdException w:name="annotation subject" w:semiHidden="1" w:unhideWhenUsed="1"/>
    <w:lsdException w:name="No List" w:semiHidden="1" w:uiPriority="99" w:unhideWhenUsed="1"/>
    <w:lsdException w:name="Outline List 1" w:semiHidden="1" w:uiPriority="99" w:unhideWhenUsed="1"/>
    <w:lsdException w:name="Outline List 2" w:semiHidden="1" w:uiPriority="99" w:unhideWhenUsed="1"/>
    <w:lsdException w:name="Outline List 3" w:semiHidden="1" w:uiPriority="99" w:unhideWhenUsed="1"/>
    <w:lsdException w:name="Table Simple 1" w:semiHidden="1" w:uiPriority="99" w:unhideWhenUsed="1"/>
    <w:lsdException w:name="Table Simple 2" w:semiHidden="1" w:uiPriority="99" w:unhideWhenUsed="1"/>
    <w:lsdException w:name="Table Simple 3" w:semiHidden="1" w:uiPriority="99" w:unhideWhenUsed="1"/>
    <w:lsdException w:name="Table Classic 1" w:semiHidden="1" w:uiPriority="99" w:unhideWhenUsed="1"/>
    <w:lsdException w:name="Table Classic 2" w:semiHidden="1" w:uiPriority="99" w:unhideWhenUsed="1"/>
    <w:lsdException w:name="Table Classic 3" w:semiHidden="1" w:uiPriority="99" w:unhideWhenUsed="1"/>
    <w:lsdException w:name="Table Classic 4" w:semiHidden="1" w:uiPriority="99" w:unhideWhenUsed="1"/>
    <w:lsdException w:name="Table Colorful 1" w:semiHidden="1" w:uiPriority="99" w:unhideWhenUsed="1"/>
    <w:lsdException w:name="Table Colorful 2" w:semiHidden="1" w:uiPriority="99" w:unhideWhenUsed="1"/>
    <w:lsdException w:name="Table Colorful 3" w:semiHidden="1" w:uiPriority="99" w:unhideWhenUsed="1"/>
    <w:lsdException w:name="Table Columns 1" w:semiHidden="1" w:uiPriority="99" w:unhideWhenUsed="1"/>
    <w:lsdException w:name="Table Columns 2" w:semiHidden="1" w:uiPriority="99" w:unhideWhenUsed="1"/>
    <w:lsdException w:name="Table Columns 3" w:semiHidden="1" w:uiPriority="99" w:unhideWhenUsed="1"/>
    <w:lsdException w:name="Table Columns 4" w:semiHidden="1" w:uiPriority="99" w:unhideWhenUsed="1"/>
    <w:lsdException w:name="Table Columns 5" w:semiHidden="1" w:uiPriority="99" w:unhideWhenUsed="1"/>
    <w:lsdException w:name="Table Grid 1" w:semiHidden="1" w:uiPriority="99" w:unhideWhenUsed="1"/>
    <w:lsdException w:name="Table Grid 2" w:semiHidden="1" w:uiPriority="99" w:unhideWhenUsed="1"/>
    <w:lsdException w:name="Table Grid 3" w:semiHidden="1" w:uiPriority="99" w:unhideWhenUsed="1"/>
    <w:lsdException w:name="Table Grid 4" w:semiHidden="1" w:uiPriority="99" w:unhideWhenUsed="1"/>
    <w:lsdException w:name="Table Grid 5" w:semiHidden="1" w:uiPriority="99" w:unhideWhenUsed="1"/>
    <w:lsdException w:name="Table Grid 6" w:semiHidden="1" w:uiPriority="99" w:unhideWhenUsed="1"/>
    <w:lsdException w:name="Table Grid 7" w:semiHidden="1" w:uiPriority="99" w:unhideWhenUsed="1"/>
    <w:lsdException w:name="Table Grid 8" w:semiHidden="1" w:uiPriority="99" w:unhideWhenUsed="1"/>
    <w:lsdException w:name="Table List 1" w:semiHidden="1" w:uiPriority="99" w:unhideWhenUsed="1"/>
    <w:lsdException w:name="Table List 2" w:semiHidden="1" w:uiPriority="99" w:unhideWhenUsed="1"/>
    <w:lsdException w:name="Table List 3" w:semiHidden="1" w:uiPriority="99" w:unhideWhenUsed="1"/>
    <w:lsdException w:name="Table List 4" w:semiHidden="1" w:uiPriority="99" w:unhideWhenUsed="1"/>
    <w:lsdException w:name="Table List 5" w:semiHidden="1" w:uiPriority="99" w:unhideWhenUsed="1"/>
    <w:lsdException w:name="Table List 6" w:semiHidden="1" w:uiPriority="99" w:unhideWhenUsed="1"/>
    <w:lsdException w:name="Table List 7" w:semiHidden="1" w:uiPriority="99" w:unhideWhenUsed="1"/>
    <w:lsdException w:name="Table List 8" w:semiHidden="1" w:uiPriority="99" w:unhideWhenUsed="1"/>
    <w:lsdException w:name="Table 3D effects 1" w:semiHidden="1" w:uiPriority="99" w:unhideWhenUsed="1"/>
    <w:lsdException w:name="Table 3D effects 2" w:semiHidden="1" w:uiPriority="99" w:unhideWhenUsed="1"/>
    <w:lsdException w:name="Table 3D effects 3" w:semiHidden="1" w:uiPriority="99" w:unhideWhenUsed="1"/>
    <w:lsdException w:name="Table Contemporary" w:semiHidden="1" w:uiPriority="99" w:unhideWhenUsed="1"/>
    <w:lsdException w:name="Table Elegant" w:semiHidden="1" w:uiPriority="99" w:unhideWhenUsed="1"/>
    <w:lsdException w:name="Table Professional" w:semiHidden="1" w:uiPriority="99" w:unhideWhenUsed="1"/>
    <w:lsdException w:name="Table Subtle 1" w:semiHidden="1" w:uiPriority="99" w:unhideWhenUsed="1"/>
    <w:lsdException w:name="Table Subtle 2" w:semiHidden="1" w:uiPriority="99" w:unhideWhenUsed="1"/>
    <w:lsdException w:name="Table Web 1" w:semiHidden="1" w:uiPriority="99" w:unhideWhenUsed="1"/>
    <w:lsdException w:name="Table Web 2" w:semiHidden="1" w:uiPriority="99" w:unhideWhenUsed="1"/>
    <w:lsdException w:name="Table Web 3" w:semiHidden="1" w:uiPriority="99" w:unhideWhenUsed="1"/>
    <w:lsdException w:name="Balloon Text" w:semiHidden="1" w:unhideWhenUsed="1"/>
    <w:lsdException w:name="Table Grid" w:uiPriority="39"/>
    <w:lsdException w:name="Table Theme" w:semiHidden="1" w:uiPriority="99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qFormat/>
    <w:rsid w:val="004726E8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2E74B5" w:themeColor="accent1" w:themeShade="BF"/>
      <w:sz w:val="28"/>
      <w:szCs w:val="28"/>
    </w:rPr>
  </w:style>
  <w:style w:type="paragraph" w:styleId="Heading2">
    <w:name w:val="heading 2"/>
    <w:basedOn w:val="Normal"/>
    <w:next w:val="Normal"/>
    <w:link w:val="Heading2Char"/>
    <w:unhideWhenUsed/>
    <w:qFormat/>
    <w:rsid w:val="00C21CEF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5B9BD5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nhideWhenUsed/>
    <w:qFormat/>
    <w:rsid w:val="00C21CEF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5B9BD5" w:themeColor="accent1"/>
    </w:rPr>
  </w:style>
  <w:style w:type="paragraph" w:styleId="Heading4">
    <w:name w:val="heading 4"/>
    <w:basedOn w:val="Heading3"/>
    <w:next w:val="Normal"/>
    <w:link w:val="Heading4Char"/>
    <w:qFormat/>
    <w:rsid w:val="00C21CEF"/>
    <w:pPr>
      <w:tabs>
        <w:tab w:val="num" w:pos="0"/>
      </w:tabs>
      <w:spacing w:before="240" w:after="240" w:line="276" w:lineRule="auto"/>
      <w:ind w:left="1133" w:hanging="708"/>
      <w:outlineLvl w:val="3"/>
    </w:pPr>
    <w:rPr>
      <w:rFonts w:ascii="Garamond" w:eastAsia="Times New Roman" w:hAnsi="Garamond" w:cs="Times New Roman"/>
      <w:bCs w:val="0"/>
      <w:i/>
      <w:color w:val="auto"/>
      <w:kern w:val="28"/>
      <w:szCs w:val="28"/>
      <w:lang w:val="en-US" w:eastAsia="x-none"/>
    </w:rPr>
  </w:style>
  <w:style w:type="paragraph" w:styleId="Heading5">
    <w:name w:val="heading 5"/>
    <w:basedOn w:val="Heading1"/>
    <w:next w:val="Normal"/>
    <w:link w:val="Heading5Char"/>
    <w:qFormat/>
    <w:rsid w:val="00C21CEF"/>
    <w:pPr>
      <w:tabs>
        <w:tab w:val="num" w:pos="0"/>
      </w:tabs>
      <w:spacing w:before="240" w:line="276" w:lineRule="auto"/>
      <w:ind w:left="1133" w:hanging="708"/>
      <w:outlineLvl w:val="4"/>
    </w:pPr>
    <w:rPr>
      <w:rFonts w:ascii="Garamond" w:eastAsia="Times New Roman" w:hAnsi="Garamond" w:cs="Times New Roman"/>
      <w:b w:val="0"/>
      <w:bCs w:val="0"/>
      <w:color w:val="auto"/>
      <w:kern w:val="28"/>
      <w:sz w:val="22"/>
      <w:szCs w:val="22"/>
      <w:u w:val="single"/>
      <w:lang w:val="en-US" w:eastAsia="x-none"/>
    </w:rPr>
  </w:style>
  <w:style w:type="paragraph" w:styleId="Heading6">
    <w:name w:val="heading 6"/>
    <w:basedOn w:val="Heading1"/>
    <w:next w:val="Normal"/>
    <w:link w:val="Heading6Char"/>
    <w:qFormat/>
    <w:rsid w:val="00C21CEF"/>
    <w:pPr>
      <w:tabs>
        <w:tab w:val="num" w:pos="0"/>
      </w:tabs>
      <w:spacing w:before="240" w:line="276" w:lineRule="auto"/>
      <w:ind w:left="1133" w:hanging="708"/>
      <w:outlineLvl w:val="5"/>
    </w:pPr>
    <w:rPr>
      <w:rFonts w:ascii="Garamond" w:eastAsia="Times New Roman" w:hAnsi="Garamond" w:cs="Times New Roman"/>
      <w:b w:val="0"/>
      <w:bCs w:val="0"/>
      <w:color w:val="auto"/>
      <w:kern w:val="28"/>
      <w:sz w:val="22"/>
      <w:lang w:val="en-US" w:eastAsia="x-none"/>
    </w:rPr>
  </w:style>
  <w:style w:type="paragraph" w:styleId="Heading7">
    <w:name w:val="heading 7"/>
    <w:basedOn w:val="Heading1"/>
    <w:next w:val="Normal"/>
    <w:link w:val="Heading7Char"/>
    <w:qFormat/>
    <w:rsid w:val="00C21CEF"/>
    <w:pPr>
      <w:tabs>
        <w:tab w:val="num" w:pos="0"/>
      </w:tabs>
      <w:spacing w:before="240" w:line="276" w:lineRule="auto"/>
      <w:ind w:left="1133" w:hanging="708"/>
      <w:outlineLvl w:val="6"/>
    </w:pPr>
    <w:rPr>
      <w:rFonts w:ascii="Garamond" w:eastAsia="Times New Roman" w:hAnsi="Garamond" w:cs="Times New Roman"/>
      <w:b w:val="0"/>
      <w:bCs w:val="0"/>
      <w:color w:val="auto"/>
      <w:kern w:val="28"/>
      <w:sz w:val="22"/>
      <w:lang w:val="en-US" w:eastAsia="x-none"/>
    </w:rPr>
  </w:style>
  <w:style w:type="paragraph" w:styleId="Heading8">
    <w:name w:val="heading 8"/>
    <w:basedOn w:val="Heading1"/>
    <w:next w:val="Normal"/>
    <w:link w:val="Heading8Char"/>
    <w:qFormat/>
    <w:rsid w:val="00C21CEF"/>
    <w:pPr>
      <w:tabs>
        <w:tab w:val="num" w:pos="0"/>
      </w:tabs>
      <w:spacing w:before="240" w:line="276" w:lineRule="auto"/>
      <w:ind w:left="1133" w:hanging="708"/>
      <w:outlineLvl w:val="7"/>
    </w:pPr>
    <w:rPr>
      <w:rFonts w:ascii="Garamond" w:eastAsia="Times New Roman" w:hAnsi="Garamond" w:cs="Times New Roman"/>
      <w:b w:val="0"/>
      <w:bCs w:val="0"/>
      <w:color w:val="auto"/>
      <w:kern w:val="28"/>
      <w:sz w:val="22"/>
      <w:lang w:val="en-US" w:eastAsia="x-none"/>
    </w:rPr>
  </w:style>
  <w:style w:type="paragraph" w:styleId="Heading9">
    <w:name w:val="heading 9"/>
    <w:basedOn w:val="Heading1"/>
    <w:next w:val="Normal"/>
    <w:link w:val="Heading9Char"/>
    <w:qFormat/>
    <w:rsid w:val="00C21CEF"/>
    <w:pPr>
      <w:tabs>
        <w:tab w:val="num" w:pos="0"/>
      </w:tabs>
      <w:spacing w:before="240" w:line="276" w:lineRule="auto"/>
      <w:ind w:left="1133" w:hanging="708"/>
      <w:outlineLvl w:val="8"/>
    </w:pPr>
    <w:rPr>
      <w:rFonts w:ascii="Garamond" w:eastAsia="Times New Roman" w:hAnsi="Garamond" w:cs="Times New Roman"/>
      <w:b w:val="0"/>
      <w:bCs w:val="0"/>
      <w:color w:val="auto"/>
      <w:kern w:val="28"/>
      <w:sz w:val="22"/>
      <w:lang w:val="en-US" w:eastAsia="x-none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rsid w:val="004726E8"/>
    <w:rPr>
      <w:rFonts w:asciiTheme="majorHAnsi" w:eastAsiaTheme="majorEastAsia" w:hAnsiTheme="majorHAnsi" w:cstheme="majorBidi"/>
      <w:b/>
      <w:bCs/>
      <w:color w:val="2E74B5" w:themeColor="accent1" w:themeShade="BF"/>
      <w:sz w:val="28"/>
      <w:szCs w:val="28"/>
    </w:rPr>
  </w:style>
  <w:style w:type="character" w:customStyle="1" w:styleId="Heading2Char">
    <w:name w:val="Heading 2 Char"/>
    <w:basedOn w:val="DefaultParagraphFont"/>
    <w:link w:val="Heading2"/>
    <w:rsid w:val="00C21CEF"/>
    <w:rPr>
      <w:rFonts w:asciiTheme="majorHAnsi" w:eastAsiaTheme="majorEastAsia" w:hAnsiTheme="majorHAnsi" w:cstheme="majorBidi"/>
      <w:b/>
      <w:bCs/>
      <w:color w:val="5B9BD5" w:themeColor="accent1"/>
      <w:sz w:val="26"/>
      <w:szCs w:val="26"/>
    </w:rPr>
  </w:style>
  <w:style w:type="character" w:customStyle="1" w:styleId="Heading3Char">
    <w:name w:val="Heading 3 Char"/>
    <w:basedOn w:val="DefaultParagraphFont"/>
    <w:link w:val="Heading3"/>
    <w:rsid w:val="00C21CEF"/>
    <w:rPr>
      <w:rFonts w:asciiTheme="majorHAnsi" w:eastAsiaTheme="majorEastAsia" w:hAnsiTheme="majorHAnsi" w:cstheme="majorBidi"/>
      <w:b/>
      <w:bCs/>
      <w:color w:val="5B9BD5" w:themeColor="accent1"/>
    </w:rPr>
  </w:style>
  <w:style w:type="character" w:customStyle="1" w:styleId="Heading4Char">
    <w:name w:val="Heading 4 Char"/>
    <w:basedOn w:val="DefaultParagraphFont"/>
    <w:link w:val="Heading4"/>
    <w:rsid w:val="00C21CEF"/>
    <w:rPr>
      <w:rFonts w:ascii="Garamond" w:eastAsia="Times New Roman" w:hAnsi="Garamond" w:cs="Times New Roman"/>
      <w:b/>
      <w:i/>
      <w:kern w:val="28"/>
      <w:szCs w:val="28"/>
      <w:lang w:val="en-US" w:eastAsia="x-none"/>
    </w:rPr>
  </w:style>
  <w:style w:type="character" w:customStyle="1" w:styleId="Heading5Char">
    <w:name w:val="Heading 5 Char"/>
    <w:basedOn w:val="DefaultParagraphFont"/>
    <w:link w:val="Heading5"/>
    <w:rsid w:val="00C21CEF"/>
    <w:rPr>
      <w:rFonts w:ascii="Garamond" w:eastAsia="Times New Roman" w:hAnsi="Garamond" w:cs="Times New Roman"/>
      <w:kern w:val="28"/>
      <w:u w:val="single"/>
      <w:lang w:val="en-US" w:eastAsia="x-none"/>
    </w:rPr>
  </w:style>
  <w:style w:type="character" w:customStyle="1" w:styleId="Heading6Char">
    <w:name w:val="Heading 6 Char"/>
    <w:basedOn w:val="DefaultParagraphFont"/>
    <w:link w:val="Heading6"/>
    <w:rsid w:val="00C21CEF"/>
    <w:rPr>
      <w:rFonts w:ascii="Garamond" w:eastAsia="Times New Roman" w:hAnsi="Garamond" w:cs="Times New Roman"/>
      <w:kern w:val="28"/>
      <w:szCs w:val="28"/>
      <w:lang w:val="en-US" w:eastAsia="x-none"/>
    </w:rPr>
  </w:style>
  <w:style w:type="character" w:customStyle="1" w:styleId="Heading7Char">
    <w:name w:val="Heading 7 Char"/>
    <w:basedOn w:val="DefaultParagraphFont"/>
    <w:link w:val="Heading7"/>
    <w:rsid w:val="00C21CEF"/>
    <w:rPr>
      <w:rFonts w:ascii="Garamond" w:eastAsia="Times New Roman" w:hAnsi="Garamond" w:cs="Times New Roman"/>
      <w:kern w:val="28"/>
      <w:szCs w:val="28"/>
      <w:lang w:val="en-US" w:eastAsia="x-none"/>
    </w:rPr>
  </w:style>
  <w:style w:type="character" w:customStyle="1" w:styleId="Heading8Char">
    <w:name w:val="Heading 8 Char"/>
    <w:basedOn w:val="DefaultParagraphFont"/>
    <w:link w:val="Heading8"/>
    <w:rsid w:val="00C21CEF"/>
    <w:rPr>
      <w:rFonts w:ascii="Garamond" w:eastAsia="Times New Roman" w:hAnsi="Garamond" w:cs="Times New Roman"/>
      <w:kern w:val="28"/>
      <w:szCs w:val="28"/>
      <w:lang w:val="en-US" w:eastAsia="x-none"/>
    </w:rPr>
  </w:style>
  <w:style w:type="character" w:customStyle="1" w:styleId="Heading9Char">
    <w:name w:val="Heading 9 Char"/>
    <w:basedOn w:val="DefaultParagraphFont"/>
    <w:link w:val="Heading9"/>
    <w:rsid w:val="00C21CEF"/>
    <w:rPr>
      <w:rFonts w:ascii="Garamond" w:eastAsia="Times New Roman" w:hAnsi="Garamond" w:cs="Times New Roman"/>
      <w:kern w:val="28"/>
      <w:szCs w:val="28"/>
      <w:lang w:val="en-US" w:eastAsia="x-none"/>
    </w:rPr>
  </w:style>
  <w:style w:type="character" w:customStyle="1" w:styleId="Auflage">
    <w:name w:val="Auflage"/>
    <w:rsid w:val="00C21CEF"/>
    <w:rPr>
      <w:color w:val="008080"/>
      <w:u w:val="single" w:color="008080"/>
    </w:rPr>
  </w:style>
  <w:style w:type="paragraph" w:customStyle="1" w:styleId="Aufzhlungsliste">
    <w:name w:val="Aufzählungsliste"/>
    <w:basedOn w:val="Normal"/>
    <w:rsid w:val="00C21CEF"/>
    <w:pPr>
      <w:numPr>
        <w:numId w:val="2"/>
      </w:numPr>
      <w:spacing w:before="20" w:after="60" w:line="276" w:lineRule="auto"/>
    </w:pPr>
    <w:rPr>
      <w:rFonts w:ascii="Garamond" w:eastAsia="Times New Roman" w:hAnsi="Garamond" w:cs="Times New Roman"/>
      <w:kern w:val="16"/>
      <w:szCs w:val="24"/>
      <w:lang w:val="en-GB" w:eastAsia="de-DE"/>
    </w:rPr>
  </w:style>
  <w:style w:type="character" w:customStyle="1" w:styleId="Autor">
    <w:name w:val="Autor"/>
    <w:rsid w:val="00C21CEF"/>
    <w:rPr>
      <w:color w:val="FF0000"/>
    </w:rPr>
  </w:style>
  <w:style w:type="character" w:customStyle="1" w:styleId="Band">
    <w:name w:val="Band"/>
    <w:rsid w:val="00C21CEF"/>
    <w:rPr>
      <w:color w:val="808000"/>
    </w:rPr>
  </w:style>
  <w:style w:type="paragraph" w:customStyle="1" w:styleId="Beitragswerk">
    <w:name w:val="Beitragswerk"/>
    <w:basedOn w:val="Normal"/>
    <w:rsid w:val="00C21CEF"/>
    <w:pPr>
      <w:spacing w:after="0" w:line="276" w:lineRule="auto"/>
      <w:ind w:left="709" w:hanging="709"/>
    </w:pPr>
    <w:rPr>
      <w:rFonts w:ascii="Garamond" w:eastAsia="Times New Roman" w:hAnsi="Garamond" w:cs="Times New Roman"/>
      <w:kern w:val="16"/>
      <w:szCs w:val="24"/>
      <w:lang w:val="en-GB" w:eastAsia="de-DE"/>
    </w:rPr>
  </w:style>
  <w:style w:type="paragraph" w:styleId="Caption">
    <w:name w:val="caption"/>
    <w:basedOn w:val="Normal"/>
    <w:next w:val="Normal"/>
    <w:link w:val="CaptionChar"/>
    <w:uiPriority w:val="35"/>
    <w:qFormat/>
    <w:rsid w:val="00C21CEF"/>
    <w:pPr>
      <w:keepLines/>
      <w:framePr w:wrap="around" w:vAnchor="page" w:hAnchor="text" w:y="1"/>
      <w:spacing w:before="60" w:after="0" w:line="276" w:lineRule="auto"/>
      <w:ind w:firstLine="284"/>
      <w:jc w:val="both"/>
    </w:pPr>
    <w:rPr>
      <w:rFonts w:ascii="Garamond" w:eastAsia="Times New Roman" w:hAnsi="Garamond" w:cs="Times New Roman"/>
      <w:b/>
      <w:kern w:val="16"/>
      <w:sz w:val="18"/>
      <w:szCs w:val="24"/>
      <w:lang w:val="en-GB" w:eastAsia="de-DE"/>
    </w:rPr>
  </w:style>
  <w:style w:type="character" w:customStyle="1" w:styleId="CaptionChar">
    <w:name w:val="Caption Char"/>
    <w:link w:val="Caption"/>
    <w:rsid w:val="00C21CEF"/>
    <w:rPr>
      <w:rFonts w:ascii="Garamond" w:eastAsia="Times New Roman" w:hAnsi="Garamond" w:cs="Times New Roman"/>
      <w:b/>
      <w:kern w:val="16"/>
      <w:sz w:val="18"/>
      <w:szCs w:val="24"/>
      <w:lang w:val="en-GB" w:eastAsia="de-DE"/>
    </w:rPr>
  </w:style>
  <w:style w:type="paragraph" w:customStyle="1" w:styleId="Blockzitat">
    <w:name w:val="Blockzitat"/>
    <w:basedOn w:val="Normal"/>
    <w:rsid w:val="00C21CEF"/>
    <w:pPr>
      <w:spacing w:after="0" w:line="276" w:lineRule="auto"/>
      <w:ind w:left="567" w:firstLine="284"/>
      <w:jc w:val="both"/>
    </w:pPr>
    <w:rPr>
      <w:rFonts w:ascii="Garamond" w:eastAsia="Times New Roman" w:hAnsi="Garamond" w:cs="Times New Roman"/>
      <w:kern w:val="16"/>
      <w:szCs w:val="24"/>
      <w:lang w:val="en-GB" w:eastAsia="de-DE"/>
    </w:rPr>
  </w:style>
  <w:style w:type="character" w:customStyle="1" w:styleId="mathFormelinline">
    <w:name w:val="math. Formel (inline)"/>
    <w:basedOn w:val="DefaultParagraphFont"/>
    <w:rsid w:val="00C21CEF"/>
  </w:style>
  <w:style w:type="paragraph" w:styleId="Date">
    <w:name w:val="Date"/>
    <w:next w:val="Normal"/>
    <w:link w:val="DateChar"/>
    <w:rsid w:val="00C21CEF"/>
    <w:pPr>
      <w:spacing w:before="40" w:after="100" w:line="360" w:lineRule="auto"/>
      <w:jc w:val="center"/>
    </w:pPr>
    <w:rPr>
      <w:rFonts w:ascii="Garamond" w:eastAsia="Times New Roman" w:hAnsi="Garamond" w:cs="Times New Roman"/>
      <w:noProof/>
      <w:sz w:val="24"/>
      <w:szCs w:val="20"/>
      <w:lang w:eastAsia="de-DE"/>
    </w:rPr>
  </w:style>
  <w:style w:type="character" w:customStyle="1" w:styleId="DateChar">
    <w:name w:val="Date Char"/>
    <w:basedOn w:val="DefaultParagraphFont"/>
    <w:link w:val="Date"/>
    <w:rsid w:val="00C21CEF"/>
    <w:rPr>
      <w:rFonts w:ascii="Garamond" w:eastAsia="Times New Roman" w:hAnsi="Garamond" w:cs="Times New Roman"/>
      <w:noProof/>
      <w:sz w:val="24"/>
      <w:szCs w:val="20"/>
      <w:lang w:eastAsia="de-DE"/>
    </w:rPr>
  </w:style>
  <w:style w:type="paragraph" w:customStyle="1" w:styleId="HeadGlossar">
    <w:name w:val="Head Glossar"/>
    <w:basedOn w:val="Heading1"/>
    <w:next w:val="Normal"/>
    <w:rsid w:val="00C21CEF"/>
    <w:pPr>
      <w:spacing w:before="240" w:line="276" w:lineRule="auto"/>
    </w:pPr>
    <w:rPr>
      <w:rFonts w:ascii="Garamond" w:eastAsia="Times New Roman" w:hAnsi="Garamond" w:cs="Times New Roman"/>
      <w:bCs w:val="0"/>
      <w:color w:val="auto"/>
      <w:kern w:val="28"/>
      <w:lang w:val="en-US" w:eastAsia="x-none"/>
    </w:rPr>
  </w:style>
  <w:style w:type="paragraph" w:customStyle="1" w:styleId="Dekan">
    <w:name w:val="Dekan"/>
    <w:basedOn w:val="Normal"/>
    <w:next w:val="Normal"/>
    <w:rsid w:val="00C21CEF"/>
    <w:pPr>
      <w:keepNext/>
      <w:spacing w:after="1440" w:line="276" w:lineRule="auto"/>
      <w:ind w:firstLine="284"/>
      <w:jc w:val="center"/>
    </w:pPr>
    <w:rPr>
      <w:rFonts w:ascii="Times New Roman" w:eastAsia="Times New Roman" w:hAnsi="Times New Roman" w:cs="Times New Roman"/>
      <w:kern w:val="16"/>
      <w:sz w:val="24"/>
      <w:szCs w:val="24"/>
      <w:lang w:val="en-GB" w:eastAsia="de-DE"/>
    </w:rPr>
  </w:style>
  <w:style w:type="character" w:customStyle="1" w:styleId="DocumentMapChar">
    <w:name w:val="Document Map Char"/>
    <w:basedOn w:val="DefaultParagraphFont"/>
    <w:link w:val="DocumentMap"/>
    <w:semiHidden/>
    <w:rsid w:val="00C21CEF"/>
    <w:rPr>
      <w:rFonts w:ascii="Garamond" w:eastAsia="Times New Roman" w:hAnsi="Garamond" w:cs="Times New Roman"/>
      <w:kern w:val="16"/>
      <w:szCs w:val="24"/>
      <w:lang w:val="en-GB" w:eastAsia="de-DE"/>
    </w:rPr>
  </w:style>
  <w:style w:type="paragraph" w:styleId="DocumentMap">
    <w:name w:val="Document Map"/>
    <w:basedOn w:val="Normal"/>
    <w:link w:val="DocumentMapChar"/>
    <w:semiHidden/>
    <w:rsid w:val="00C21CEF"/>
    <w:pPr>
      <w:spacing w:after="0" w:line="276" w:lineRule="auto"/>
      <w:jc w:val="both"/>
    </w:pPr>
    <w:rPr>
      <w:rFonts w:ascii="Garamond" w:eastAsia="Times New Roman" w:hAnsi="Garamond" w:cs="Times New Roman"/>
      <w:kern w:val="16"/>
      <w:szCs w:val="24"/>
      <w:lang w:val="en-GB" w:eastAsia="de-DE"/>
    </w:rPr>
  </w:style>
  <w:style w:type="paragraph" w:customStyle="1" w:styleId="Dokumenttyp">
    <w:name w:val="Dokumenttyp"/>
    <w:basedOn w:val="Normal"/>
    <w:next w:val="Normal"/>
    <w:rsid w:val="00C21CEF"/>
    <w:pPr>
      <w:spacing w:before="2000" w:after="40" w:line="276" w:lineRule="auto"/>
      <w:ind w:firstLine="284"/>
      <w:jc w:val="center"/>
    </w:pPr>
    <w:rPr>
      <w:rFonts w:ascii="Garamond" w:eastAsia="Times New Roman" w:hAnsi="Garamond" w:cs="Times New Roman"/>
      <w:kern w:val="16"/>
      <w:sz w:val="36"/>
      <w:szCs w:val="24"/>
      <w:lang w:val="en-GB" w:eastAsia="de-DE"/>
    </w:rPr>
  </w:style>
  <w:style w:type="paragraph" w:customStyle="1" w:styleId="eigeneKeywordsen">
    <w:name w:val="eigene Keywords (en)"/>
    <w:basedOn w:val="Normal"/>
    <w:next w:val="Normal"/>
    <w:rsid w:val="00C21CEF"/>
    <w:pPr>
      <w:keepNext/>
      <w:spacing w:before="20" w:after="20" w:line="276" w:lineRule="auto"/>
      <w:ind w:left="567"/>
      <w:jc w:val="both"/>
    </w:pPr>
    <w:rPr>
      <w:rFonts w:ascii="Garamond" w:eastAsia="Times New Roman" w:hAnsi="Garamond" w:cs="Times New Roman"/>
      <w:kern w:val="16"/>
      <w:szCs w:val="24"/>
      <w:lang w:val="en-GB" w:eastAsia="de-DE"/>
    </w:rPr>
  </w:style>
  <w:style w:type="paragraph" w:customStyle="1" w:styleId="eigeneSchlagwortede">
    <w:name w:val="eigene Schlagworte (de)"/>
    <w:basedOn w:val="eigeneKeywordsen"/>
    <w:next w:val="Normal"/>
    <w:rsid w:val="00C21CEF"/>
  </w:style>
  <w:style w:type="paragraph" w:customStyle="1" w:styleId="Einrichtung">
    <w:name w:val="Einrichtung"/>
    <w:basedOn w:val="Normal"/>
    <w:rsid w:val="00C21CEF"/>
    <w:pPr>
      <w:spacing w:before="240" w:after="40" w:line="276" w:lineRule="auto"/>
      <w:ind w:firstLine="284"/>
      <w:jc w:val="center"/>
    </w:pPr>
    <w:rPr>
      <w:rFonts w:ascii="Times New Roman" w:eastAsia="Times New Roman" w:hAnsi="Times New Roman" w:cs="Times New Roman"/>
      <w:kern w:val="16"/>
      <w:sz w:val="24"/>
      <w:szCs w:val="24"/>
      <w:lang w:val="en-GB" w:eastAsia="de-DE"/>
    </w:rPr>
  </w:style>
  <w:style w:type="paragraph" w:customStyle="1" w:styleId="Erlangung">
    <w:name w:val="Erlangung"/>
    <w:basedOn w:val="Normal"/>
    <w:next w:val="Normal"/>
    <w:rsid w:val="00C21CEF"/>
    <w:pPr>
      <w:spacing w:before="300" w:after="40" w:line="276" w:lineRule="auto"/>
      <w:ind w:firstLine="284"/>
      <w:jc w:val="center"/>
    </w:pPr>
    <w:rPr>
      <w:rFonts w:ascii="Times New Roman" w:eastAsia="Times New Roman" w:hAnsi="Times New Roman" w:cs="Times New Roman"/>
      <w:kern w:val="16"/>
      <w:sz w:val="24"/>
      <w:szCs w:val="24"/>
      <w:lang w:val="en-GB" w:eastAsia="de-DE"/>
    </w:rPr>
  </w:style>
  <w:style w:type="character" w:customStyle="1" w:styleId="Erscheinungsjahr">
    <w:name w:val="Erscheinungsjahr"/>
    <w:rsid w:val="00C21CEF"/>
    <w:rPr>
      <w:color w:val="FF0000"/>
      <w:u w:val="single" w:color="FF0000"/>
    </w:rPr>
  </w:style>
  <w:style w:type="character" w:customStyle="1" w:styleId="Erscheinungsort">
    <w:name w:val="Erscheinungsort"/>
    <w:rsid w:val="00C21CEF"/>
    <w:rPr>
      <w:color w:val="800000"/>
    </w:rPr>
  </w:style>
  <w:style w:type="character" w:customStyle="1" w:styleId="Fachwort">
    <w:name w:val="Fachwort"/>
    <w:rsid w:val="00C21CEF"/>
    <w:rPr>
      <w:b/>
    </w:rPr>
  </w:style>
  <w:style w:type="paragraph" w:customStyle="1" w:styleId="Fakultt">
    <w:name w:val="Fakultät"/>
    <w:basedOn w:val="Erlangung"/>
    <w:next w:val="Normal"/>
    <w:rsid w:val="00C21CEF"/>
    <w:pPr>
      <w:spacing w:before="80" w:after="80"/>
    </w:pPr>
  </w:style>
  <w:style w:type="character" w:customStyle="1" w:styleId="Fremdwort">
    <w:name w:val="Fremdwort"/>
    <w:basedOn w:val="DefaultParagraphFont"/>
    <w:rsid w:val="00C21CEF"/>
  </w:style>
  <w:style w:type="character" w:customStyle="1" w:styleId="FootnoteTextChar">
    <w:name w:val="Footnote Text Char"/>
    <w:basedOn w:val="DefaultParagraphFont"/>
    <w:link w:val="FootnoteText"/>
    <w:semiHidden/>
    <w:rsid w:val="00C21CEF"/>
    <w:rPr>
      <w:rFonts w:ascii="Garamond" w:eastAsia="Times New Roman" w:hAnsi="Garamond" w:cs="Times New Roman"/>
      <w:kern w:val="16"/>
      <w:szCs w:val="24"/>
      <w:lang w:val="en-GB" w:eastAsia="de-DE"/>
    </w:rPr>
  </w:style>
  <w:style w:type="paragraph" w:styleId="FootnoteText">
    <w:name w:val="footnote text"/>
    <w:basedOn w:val="Normal"/>
    <w:link w:val="FootnoteTextChar"/>
    <w:semiHidden/>
    <w:rsid w:val="00C21CEF"/>
    <w:pPr>
      <w:spacing w:after="0" w:line="276" w:lineRule="auto"/>
    </w:pPr>
    <w:rPr>
      <w:rFonts w:ascii="Garamond" w:eastAsia="Times New Roman" w:hAnsi="Garamond" w:cs="Times New Roman"/>
      <w:kern w:val="16"/>
      <w:szCs w:val="24"/>
      <w:lang w:val="en-GB" w:eastAsia="de-DE"/>
    </w:rPr>
  </w:style>
  <w:style w:type="paragraph" w:styleId="Footer">
    <w:name w:val="footer"/>
    <w:basedOn w:val="Normal"/>
    <w:link w:val="FooterChar"/>
    <w:uiPriority w:val="99"/>
    <w:rsid w:val="00C21CEF"/>
    <w:pPr>
      <w:tabs>
        <w:tab w:val="center" w:pos="4536"/>
        <w:tab w:val="right" w:pos="9072"/>
      </w:tabs>
      <w:spacing w:after="0" w:line="240" w:lineRule="auto"/>
    </w:pPr>
    <w:rPr>
      <w:rFonts w:ascii="Garamond" w:eastAsia="Times New Roman" w:hAnsi="Garamond" w:cs="Times New Roman"/>
      <w:kern w:val="16"/>
      <w:szCs w:val="24"/>
      <w:lang w:val="en-GB" w:eastAsia="de-DE"/>
    </w:rPr>
  </w:style>
  <w:style w:type="character" w:customStyle="1" w:styleId="FooterChar">
    <w:name w:val="Footer Char"/>
    <w:basedOn w:val="DefaultParagraphFont"/>
    <w:link w:val="Footer"/>
    <w:uiPriority w:val="99"/>
    <w:rsid w:val="00C21CEF"/>
    <w:rPr>
      <w:rFonts w:ascii="Garamond" w:eastAsia="Times New Roman" w:hAnsi="Garamond" w:cs="Times New Roman"/>
      <w:kern w:val="16"/>
      <w:szCs w:val="24"/>
      <w:lang w:val="en-GB" w:eastAsia="de-DE"/>
    </w:rPr>
  </w:style>
  <w:style w:type="paragraph" w:customStyle="1" w:styleId="Gedichtzeile">
    <w:name w:val="Gedichtzeile"/>
    <w:basedOn w:val="Normal"/>
    <w:rsid w:val="00C21CEF"/>
    <w:pPr>
      <w:spacing w:after="0" w:line="276" w:lineRule="auto"/>
      <w:jc w:val="both"/>
    </w:pPr>
    <w:rPr>
      <w:rFonts w:ascii="Garamond" w:eastAsia="Times New Roman" w:hAnsi="Garamond" w:cs="Times New Roman"/>
      <w:kern w:val="16"/>
      <w:szCs w:val="24"/>
      <w:lang w:val="en-GB" w:eastAsia="de-DE"/>
    </w:rPr>
  </w:style>
  <w:style w:type="paragraph" w:customStyle="1" w:styleId="Gutachter">
    <w:name w:val="Gutachter"/>
    <w:basedOn w:val="Normal"/>
    <w:next w:val="Date"/>
    <w:rsid w:val="00C21CEF"/>
    <w:pPr>
      <w:spacing w:before="100" w:after="0" w:line="276" w:lineRule="auto"/>
      <w:ind w:left="1134" w:hanging="1134"/>
      <w:jc w:val="both"/>
    </w:pPr>
    <w:rPr>
      <w:rFonts w:ascii="Times New Roman" w:eastAsia="Times New Roman" w:hAnsi="Times New Roman" w:cs="Times New Roman"/>
      <w:kern w:val="16"/>
      <w:sz w:val="24"/>
      <w:szCs w:val="24"/>
      <w:lang w:val="en-GB" w:eastAsia="de-DE"/>
    </w:rPr>
  </w:style>
  <w:style w:type="paragraph" w:customStyle="1" w:styleId="HeadAbkrzungsverz">
    <w:name w:val="Head Abkürzungsverz."/>
    <w:basedOn w:val="Heading1"/>
    <w:next w:val="Normal"/>
    <w:rsid w:val="00C21CEF"/>
    <w:pPr>
      <w:spacing w:before="240" w:line="276" w:lineRule="auto"/>
    </w:pPr>
    <w:rPr>
      <w:rFonts w:ascii="Garamond" w:eastAsia="Times New Roman" w:hAnsi="Garamond" w:cs="Times New Roman"/>
      <w:bCs w:val="0"/>
      <w:color w:val="auto"/>
      <w:kern w:val="28"/>
      <w:lang w:val="en-US" w:eastAsia="x-none"/>
    </w:rPr>
  </w:style>
  <w:style w:type="paragraph" w:customStyle="1" w:styleId="HeadAbstract-Deutsch">
    <w:name w:val="Head Abstract-Deutsch"/>
    <w:basedOn w:val="Heading1"/>
    <w:next w:val="Normal"/>
    <w:rsid w:val="00C21CEF"/>
    <w:pPr>
      <w:spacing w:before="240" w:line="276" w:lineRule="auto"/>
    </w:pPr>
    <w:rPr>
      <w:rFonts w:ascii="Garamond" w:eastAsia="Times New Roman" w:hAnsi="Garamond" w:cs="Times New Roman"/>
      <w:bCs w:val="0"/>
      <w:color w:val="auto"/>
      <w:kern w:val="28"/>
      <w:lang w:val="en-US" w:eastAsia="x-none"/>
    </w:rPr>
  </w:style>
  <w:style w:type="paragraph" w:customStyle="1" w:styleId="HeadAbstract-Englisch">
    <w:name w:val="Head Abstract-Englisch"/>
    <w:basedOn w:val="Heading1"/>
    <w:next w:val="Normal"/>
    <w:rsid w:val="00C21CEF"/>
    <w:pPr>
      <w:spacing w:before="240" w:line="276" w:lineRule="auto"/>
    </w:pPr>
    <w:rPr>
      <w:rFonts w:ascii="Garamond" w:eastAsia="Times New Roman" w:hAnsi="Garamond" w:cs="Times New Roman"/>
      <w:bCs w:val="0"/>
      <w:color w:val="auto"/>
      <w:kern w:val="28"/>
      <w:lang w:val="en-US" w:eastAsia="x-none"/>
    </w:rPr>
  </w:style>
  <w:style w:type="paragraph" w:customStyle="1" w:styleId="HeadAnhang">
    <w:name w:val="Head Anhang"/>
    <w:basedOn w:val="Heading1"/>
    <w:next w:val="Normal"/>
    <w:rsid w:val="00C21CEF"/>
    <w:pPr>
      <w:spacing w:before="240" w:line="276" w:lineRule="auto"/>
    </w:pPr>
    <w:rPr>
      <w:rFonts w:ascii="Garamond" w:eastAsia="Times New Roman" w:hAnsi="Garamond" w:cs="Times New Roman"/>
      <w:bCs w:val="0"/>
      <w:color w:val="auto"/>
      <w:kern w:val="28"/>
      <w:lang w:val="en-US" w:eastAsia="x-none"/>
    </w:rPr>
  </w:style>
  <w:style w:type="paragraph" w:customStyle="1" w:styleId="HeadDanksagung">
    <w:name w:val="Head Danksagung"/>
    <w:basedOn w:val="Heading1"/>
    <w:next w:val="Normal"/>
    <w:rsid w:val="00C21CEF"/>
    <w:pPr>
      <w:spacing w:before="240" w:line="276" w:lineRule="auto"/>
    </w:pPr>
    <w:rPr>
      <w:rFonts w:ascii="Garamond" w:eastAsia="Times New Roman" w:hAnsi="Garamond" w:cs="Times New Roman"/>
      <w:bCs w:val="0"/>
      <w:color w:val="auto"/>
      <w:kern w:val="28"/>
      <w:lang w:val="en-US" w:eastAsia="x-none"/>
    </w:rPr>
  </w:style>
  <w:style w:type="paragraph" w:customStyle="1" w:styleId="HeadErklrung">
    <w:name w:val="Head Erklärung"/>
    <w:basedOn w:val="Heading1"/>
    <w:next w:val="Normal"/>
    <w:rsid w:val="00C21CEF"/>
    <w:pPr>
      <w:spacing w:before="240" w:line="276" w:lineRule="auto"/>
    </w:pPr>
    <w:rPr>
      <w:rFonts w:ascii="Garamond" w:eastAsia="Times New Roman" w:hAnsi="Garamond" w:cs="Times New Roman"/>
      <w:bCs w:val="0"/>
      <w:color w:val="auto"/>
      <w:kern w:val="28"/>
      <w:lang w:val="en-US" w:eastAsia="x-none"/>
    </w:rPr>
  </w:style>
  <w:style w:type="paragraph" w:customStyle="1" w:styleId="HeadLebenslauf">
    <w:name w:val="Head Lebenslauf"/>
    <w:basedOn w:val="Heading1"/>
    <w:next w:val="Normal"/>
    <w:rsid w:val="00C21CEF"/>
    <w:pPr>
      <w:spacing w:before="240" w:line="276" w:lineRule="auto"/>
    </w:pPr>
    <w:rPr>
      <w:rFonts w:ascii="Garamond" w:eastAsia="Times New Roman" w:hAnsi="Garamond" w:cs="Times New Roman"/>
      <w:bCs w:val="0"/>
      <w:color w:val="auto"/>
      <w:kern w:val="28"/>
      <w:lang w:val="en-US" w:eastAsia="x-none"/>
    </w:rPr>
  </w:style>
  <w:style w:type="paragraph" w:customStyle="1" w:styleId="HeadVorwort">
    <w:name w:val="Head Vorwort"/>
    <w:basedOn w:val="Heading1"/>
    <w:next w:val="Normal"/>
    <w:rsid w:val="00C21CEF"/>
    <w:pPr>
      <w:spacing w:before="240" w:line="276" w:lineRule="auto"/>
    </w:pPr>
    <w:rPr>
      <w:rFonts w:ascii="Garamond" w:eastAsia="Times New Roman" w:hAnsi="Garamond" w:cs="Times New Roman"/>
      <w:bCs w:val="0"/>
      <w:color w:val="auto"/>
      <w:kern w:val="28"/>
      <w:lang w:val="en-US" w:eastAsia="x-none"/>
    </w:rPr>
  </w:style>
  <w:style w:type="paragraph" w:customStyle="1" w:styleId="HeadWidmung">
    <w:name w:val="Head Widmung"/>
    <w:basedOn w:val="Heading1"/>
    <w:next w:val="Normal"/>
    <w:rsid w:val="00C21CEF"/>
    <w:pPr>
      <w:spacing w:before="240" w:line="276" w:lineRule="auto"/>
    </w:pPr>
    <w:rPr>
      <w:rFonts w:ascii="Garamond" w:eastAsia="Times New Roman" w:hAnsi="Garamond" w:cs="Times New Roman"/>
      <w:bCs w:val="0"/>
      <w:color w:val="auto"/>
      <w:kern w:val="28"/>
      <w:lang w:val="en-US" w:eastAsia="x-none"/>
    </w:rPr>
  </w:style>
  <w:style w:type="character" w:customStyle="1" w:styleId="Heftnummer">
    <w:name w:val="Heftnummer"/>
    <w:rsid w:val="00C21CEF"/>
    <w:rPr>
      <w:i/>
      <w:color w:val="FF00FF"/>
    </w:rPr>
  </w:style>
  <w:style w:type="character" w:customStyle="1" w:styleId="Herausgeber">
    <w:name w:val="Herausgeber"/>
    <w:rsid w:val="00C21CEF"/>
    <w:rPr>
      <w:color w:val="000080"/>
    </w:rPr>
  </w:style>
  <w:style w:type="character" w:styleId="Hyperlink">
    <w:name w:val="Hyperlink"/>
    <w:uiPriority w:val="99"/>
    <w:rsid w:val="00C21CEF"/>
    <w:rPr>
      <w:color w:val="0000FF"/>
      <w:u w:val="single"/>
    </w:rPr>
  </w:style>
  <w:style w:type="character" w:customStyle="1" w:styleId="ISSN">
    <w:name w:val="ISSN"/>
    <w:aliases w:val="ISBN,DOI,URL"/>
    <w:rsid w:val="00C21CEF"/>
    <w:rPr>
      <w:color w:val="808080"/>
    </w:rPr>
  </w:style>
  <w:style w:type="paragraph" w:styleId="Header">
    <w:name w:val="header"/>
    <w:basedOn w:val="Normal"/>
    <w:link w:val="HeaderChar"/>
    <w:rsid w:val="00C21CEF"/>
    <w:pPr>
      <w:tabs>
        <w:tab w:val="center" w:pos="4536"/>
        <w:tab w:val="right" w:pos="9072"/>
      </w:tabs>
      <w:spacing w:after="0" w:line="276" w:lineRule="auto"/>
      <w:jc w:val="both"/>
    </w:pPr>
    <w:rPr>
      <w:rFonts w:ascii="Garamond" w:eastAsia="Times New Roman" w:hAnsi="Garamond" w:cs="Times New Roman"/>
      <w:kern w:val="16"/>
      <w:szCs w:val="24"/>
      <w:lang w:val="en-GB" w:eastAsia="de-DE"/>
    </w:rPr>
  </w:style>
  <w:style w:type="character" w:customStyle="1" w:styleId="HeaderChar">
    <w:name w:val="Header Char"/>
    <w:basedOn w:val="DefaultParagraphFont"/>
    <w:link w:val="Header"/>
    <w:rsid w:val="00C21CEF"/>
    <w:rPr>
      <w:rFonts w:ascii="Garamond" w:eastAsia="Times New Roman" w:hAnsi="Garamond" w:cs="Times New Roman"/>
      <w:kern w:val="16"/>
      <w:szCs w:val="24"/>
      <w:lang w:val="en-GB" w:eastAsia="de-DE"/>
    </w:rPr>
  </w:style>
  <w:style w:type="character" w:customStyle="1" w:styleId="Kuerzel">
    <w:name w:val="Kuerzel"/>
    <w:rsid w:val="00C21CEF"/>
    <w:rPr>
      <w:color w:val="808080"/>
      <w:u w:val="single" w:color="808080"/>
    </w:rPr>
  </w:style>
  <w:style w:type="character" w:customStyle="1" w:styleId="TitelArtikel">
    <w:name w:val="Titel: Artikel"/>
    <w:aliases w:val="Beitrag"/>
    <w:rsid w:val="00C21CEF"/>
    <w:rPr>
      <w:color w:val="0000FF"/>
    </w:rPr>
  </w:style>
  <w:style w:type="character" w:customStyle="1" w:styleId="TitelWerk">
    <w:name w:val="Titel: Werk"/>
    <w:aliases w:val="Bch,Zs"/>
    <w:rsid w:val="00C21CEF"/>
    <w:rPr>
      <w:color w:val="800080"/>
    </w:rPr>
  </w:style>
  <w:style w:type="paragraph" w:customStyle="1" w:styleId="Legende">
    <w:name w:val="Legende"/>
    <w:basedOn w:val="Normal"/>
    <w:next w:val="Normal"/>
    <w:rsid w:val="00C21CEF"/>
    <w:pPr>
      <w:spacing w:after="0" w:line="276" w:lineRule="auto"/>
      <w:jc w:val="both"/>
    </w:pPr>
    <w:rPr>
      <w:rFonts w:ascii="Garamond" w:eastAsia="Times New Roman" w:hAnsi="Garamond" w:cs="Times New Roman"/>
      <w:kern w:val="16"/>
      <w:szCs w:val="24"/>
      <w:lang w:val="en-GB" w:eastAsia="de-DE"/>
    </w:rPr>
  </w:style>
  <w:style w:type="character" w:customStyle="1" w:styleId="Lesedatum">
    <w:name w:val="Lesedatum"/>
    <w:rsid w:val="00C21CEF"/>
    <w:rPr>
      <w:color w:val="FF0000"/>
      <w:u w:val="words" w:color="FF0000"/>
    </w:rPr>
  </w:style>
  <w:style w:type="paragraph" w:customStyle="1" w:styleId="Listealphagro">
    <w:name w:val="Liste alpha groß"/>
    <w:basedOn w:val="Aufzhlungsliste"/>
    <w:rsid w:val="00C21CEF"/>
  </w:style>
  <w:style w:type="paragraph" w:customStyle="1" w:styleId="Listealphaklein">
    <w:name w:val="Liste alpha klein"/>
    <w:basedOn w:val="Aufzhlungsliste"/>
    <w:rsid w:val="00C21CEF"/>
  </w:style>
  <w:style w:type="paragraph" w:customStyle="1" w:styleId="Listenumeriert">
    <w:name w:val="Liste numeriert"/>
    <w:basedOn w:val="Aufzhlungsliste"/>
    <w:rsid w:val="00C21CEF"/>
  </w:style>
  <w:style w:type="paragraph" w:customStyle="1" w:styleId="Listermischgro">
    <w:name w:val="Liste römisch groß"/>
    <w:basedOn w:val="Aufzhlungsliste"/>
    <w:rsid w:val="00C21CEF"/>
    <w:pPr>
      <w:jc w:val="both"/>
    </w:pPr>
  </w:style>
  <w:style w:type="paragraph" w:customStyle="1" w:styleId="Listermischklein">
    <w:name w:val="Liste römisch klein"/>
    <w:basedOn w:val="Aufzhlungsliste"/>
    <w:rsid w:val="00C21CEF"/>
  </w:style>
  <w:style w:type="paragraph" w:customStyle="1" w:styleId="ListenHead">
    <w:name w:val="Listen Head"/>
    <w:basedOn w:val="Normal"/>
    <w:rsid w:val="00C21CEF"/>
    <w:pPr>
      <w:tabs>
        <w:tab w:val="left" w:pos="360"/>
      </w:tabs>
      <w:spacing w:after="60" w:line="276" w:lineRule="auto"/>
      <w:jc w:val="both"/>
    </w:pPr>
    <w:rPr>
      <w:rFonts w:ascii="Garamond" w:eastAsia="Times New Roman" w:hAnsi="Garamond" w:cs="Times New Roman"/>
      <w:kern w:val="16"/>
      <w:szCs w:val="24"/>
      <w:lang w:val="en-GB" w:eastAsia="de-DE"/>
    </w:rPr>
  </w:style>
  <w:style w:type="character" w:customStyle="1" w:styleId="Literaturart">
    <w:name w:val="Literaturart"/>
    <w:basedOn w:val="DefaultParagraphFont"/>
    <w:rsid w:val="00C21CEF"/>
  </w:style>
  <w:style w:type="character" w:customStyle="1" w:styleId="mathFormel">
    <w:name w:val="math. Formel"/>
    <w:basedOn w:val="DefaultParagraphFont"/>
    <w:rsid w:val="00C21CEF"/>
  </w:style>
  <w:style w:type="paragraph" w:customStyle="1" w:styleId="LitartBuch">
    <w:name w:val="LitartBuch"/>
    <w:basedOn w:val="Normal"/>
    <w:rsid w:val="00C21CEF"/>
    <w:pPr>
      <w:spacing w:after="0" w:line="276" w:lineRule="auto"/>
      <w:ind w:left="709" w:hanging="709"/>
    </w:pPr>
    <w:rPr>
      <w:rFonts w:ascii="Garamond" w:eastAsia="Times New Roman" w:hAnsi="Garamond" w:cs="Times New Roman"/>
      <w:kern w:val="16"/>
      <w:szCs w:val="24"/>
      <w:lang w:val="en-GB" w:eastAsia="de-DE"/>
    </w:rPr>
  </w:style>
  <w:style w:type="paragraph" w:customStyle="1" w:styleId="Motto">
    <w:name w:val="Motto"/>
    <w:basedOn w:val="Normal"/>
    <w:next w:val="Normal"/>
    <w:rsid w:val="00C21CEF"/>
    <w:pPr>
      <w:spacing w:before="120" w:after="200" w:line="276" w:lineRule="auto"/>
      <w:jc w:val="right"/>
    </w:pPr>
    <w:rPr>
      <w:rFonts w:ascii="Garamond" w:eastAsia="Times New Roman" w:hAnsi="Garamond" w:cs="Times New Roman"/>
      <w:i/>
      <w:kern w:val="16"/>
      <w:sz w:val="24"/>
      <w:szCs w:val="24"/>
      <w:lang w:val="en-GB" w:eastAsia="de-DE"/>
    </w:rPr>
  </w:style>
  <w:style w:type="character" w:customStyle="1" w:styleId="Name">
    <w:name w:val="Name"/>
    <w:basedOn w:val="DefaultParagraphFont"/>
    <w:rsid w:val="00C21CEF"/>
  </w:style>
  <w:style w:type="paragraph" w:customStyle="1" w:styleId="Diplomand">
    <w:name w:val="Diplomand"/>
    <w:basedOn w:val="Normal"/>
    <w:next w:val="Dekan"/>
    <w:rsid w:val="00C21CEF"/>
    <w:pPr>
      <w:spacing w:before="50" w:after="600" w:line="276" w:lineRule="auto"/>
      <w:ind w:firstLine="284"/>
      <w:jc w:val="center"/>
    </w:pPr>
    <w:rPr>
      <w:rFonts w:ascii="Times New Roman" w:eastAsia="Times New Roman" w:hAnsi="Times New Roman" w:cs="Times New Roman"/>
      <w:kern w:val="16"/>
      <w:sz w:val="24"/>
      <w:szCs w:val="24"/>
      <w:lang w:val="en-GB" w:eastAsia="de-DE"/>
    </w:rPr>
  </w:style>
  <w:style w:type="paragraph" w:customStyle="1" w:styleId="Quellenangabe">
    <w:name w:val="Quellenangabe"/>
    <w:basedOn w:val="Normal"/>
    <w:rsid w:val="00C21CEF"/>
    <w:pPr>
      <w:spacing w:before="50" w:after="40" w:line="276" w:lineRule="auto"/>
      <w:ind w:firstLine="284"/>
      <w:jc w:val="both"/>
    </w:pPr>
    <w:rPr>
      <w:rFonts w:ascii="Garamond" w:eastAsia="Times New Roman" w:hAnsi="Garamond" w:cs="Times New Roman"/>
      <w:kern w:val="16"/>
      <w:szCs w:val="24"/>
      <w:lang w:val="en-GB" w:eastAsia="de-DE"/>
    </w:rPr>
  </w:style>
  <w:style w:type="paragraph" w:customStyle="1" w:styleId="Regieanweisung">
    <w:name w:val="Regieanweisung"/>
    <w:basedOn w:val="Normal"/>
    <w:rsid w:val="00C21CEF"/>
    <w:pPr>
      <w:spacing w:after="0" w:line="276" w:lineRule="auto"/>
      <w:jc w:val="both"/>
    </w:pPr>
    <w:rPr>
      <w:rFonts w:ascii="Garamond" w:eastAsia="Times New Roman" w:hAnsi="Garamond" w:cs="Times New Roman"/>
      <w:kern w:val="16"/>
      <w:szCs w:val="24"/>
      <w:lang w:val="en-GB" w:eastAsia="de-DE"/>
    </w:rPr>
  </w:style>
  <w:style w:type="character" w:customStyle="1" w:styleId="Seitenangabe">
    <w:name w:val="Seitenangabe"/>
    <w:rsid w:val="00C21CEF"/>
    <w:rPr>
      <w:color w:val="0000FF"/>
      <w:u w:val="single" w:color="0000FF"/>
    </w:rPr>
  </w:style>
  <w:style w:type="character" w:styleId="PageNumber">
    <w:name w:val="page number"/>
    <w:rsid w:val="00C21CEF"/>
    <w:rPr>
      <w:sz w:val="18"/>
      <w:szCs w:val="18"/>
    </w:rPr>
  </w:style>
  <w:style w:type="paragraph" w:customStyle="1" w:styleId="LitartSonstiges">
    <w:name w:val="LitartSonstiges"/>
    <w:basedOn w:val="Normal"/>
    <w:rsid w:val="00C21CEF"/>
    <w:pPr>
      <w:spacing w:after="0" w:line="276" w:lineRule="auto"/>
      <w:ind w:left="709" w:hanging="709"/>
    </w:pPr>
    <w:rPr>
      <w:rFonts w:ascii="Garamond" w:eastAsia="Times New Roman" w:hAnsi="Garamond" w:cs="Times New Roman"/>
      <w:kern w:val="16"/>
      <w:szCs w:val="24"/>
      <w:lang w:val="en-GB" w:eastAsia="de-DE"/>
    </w:rPr>
  </w:style>
  <w:style w:type="character" w:customStyle="1" w:styleId="Sprecher">
    <w:name w:val="Sprecher"/>
    <w:basedOn w:val="DefaultParagraphFont"/>
    <w:rsid w:val="00C21CEF"/>
  </w:style>
  <w:style w:type="paragraph" w:customStyle="1" w:styleId="Tabellenbeschriftung">
    <w:name w:val="Tabellenbeschriftung"/>
    <w:basedOn w:val="Caption"/>
    <w:next w:val="Normal"/>
    <w:rsid w:val="00C21CEF"/>
    <w:pPr>
      <w:framePr w:wrap="around"/>
      <w:pBdr>
        <w:top w:val="single" w:sz="4" w:space="1" w:color="auto"/>
        <w:left w:val="single" w:sz="4" w:space="4" w:color="auto"/>
        <w:bottom w:val="single" w:sz="4" w:space="1" w:color="auto"/>
        <w:right w:val="single" w:sz="4" w:space="4" w:color="auto"/>
      </w:pBdr>
      <w:spacing w:line="240" w:lineRule="auto"/>
      <w:ind w:firstLine="0"/>
    </w:pPr>
    <w:rPr>
      <w:szCs w:val="22"/>
    </w:rPr>
  </w:style>
  <w:style w:type="paragraph" w:customStyle="1" w:styleId="Tabellen-Standard">
    <w:name w:val="Tabellen-Standard"/>
    <w:basedOn w:val="Normal"/>
    <w:rsid w:val="00C21CEF"/>
    <w:pPr>
      <w:spacing w:after="0" w:line="276" w:lineRule="auto"/>
      <w:jc w:val="both"/>
    </w:pPr>
    <w:rPr>
      <w:rFonts w:ascii="Garamond" w:eastAsia="Times New Roman" w:hAnsi="Garamond" w:cs="Times New Roman"/>
      <w:kern w:val="16"/>
      <w:sz w:val="18"/>
      <w:szCs w:val="24"/>
      <w:lang w:val="en-GB" w:eastAsia="de-DE"/>
    </w:rPr>
  </w:style>
  <w:style w:type="paragraph" w:customStyle="1" w:styleId="Thema">
    <w:name w:val="Thema"/>
    <w:basedOn w:val="Normal"/>
    <w:next w:val="Erlangung"/>
    <w:rsid w:val="00C21CEF"/>
    <w:pPr>
      <w:spacing w:before="400" w:after="60" w:line="360" w:lineRule="atLeast"/>
      <w:jc w:val="center"/>
    </w:pPr>
    <w:rPr>
      <w:rFonts w:ascii="Times" w:eastAsia="Times New Roman" w:hAnsi="Times" w:cs="Times New Roman"/>
      <w:b/>
      <w:kern w:val="16"/>
      <w:sz w:val="48"/>
      <w:szCs w:val="24"/>
      <w:lang w:val="en-GB" w:eastAsia="de-DE"/>
    </w:rPr>
  </w:style>
  <w:style w:type="paragraph" w:customStyle="1" w:styleId="berschrift">
    <w:name w:val="Überschrift"/>
    <w:basedOn w:val="Normal"/>
    <w:next w:val="Normal"/>
    <w:rsid w:val="00C21CEF"/>
    <w:pPr>
      <w:spacing w:before="240" w:after="0" w:line="276" w:lineRule="auto"/>
    </w:pPr>
    <w:rPr>
      <w:rFonts w:ascii="Garamond" w:eastAsia="Times New Roman" w:hAnsi="Garamond" w:cs="Times New Roman"/>
      <w:b/>
      <w:kern w:val="16"/>
      <w:sz w:val="28"/>
      <w:szCs w:val="24"/>
      <w:lang w:val="en-GB" w:eastAsia="de-DE"/>
    </w:rPr>
  </w:style>
  <w:style w:type="paragraph" w:customStyle="1" w:styleId="Verbatim">
    <w:name w:val="Verbatim"/>
    <w:basedOn w:val="Normal"/>
    <w:rsid w:val="00C21CEF"/>
    <w:pPr>
      <w:spacing w:after="0" w:line="276" w:lineRule="auto"/>
    </w:pPr>
    <w:rPr>
      <w:rFonts w:ascii="Courier New" w:eastAsia="Times New Roman" w:hAnsi="Courier New" w:cs="Times New Roman"/>
      <w:noProof/>
      <w:kern w:val="16"/>
      <w:sz w:val="16"/>
      <w:szCs w:val="24"/>
      <w:lang w:val="en-GB" w:eastAsia="de-DE"/>
    </w:rPr>
  </w:style>
  <w:style w:type="character" w:customStyle="1" w:styleId="Verlag">
    <w:name w:val="Verlag"/>
    <w:rsid w:val="00C21CEF"/>
    <w:rPr>
      <w:color w:val="008000"/>
    </w:rPr>
  </w:style>
  <w:style w:type="paragraph" w:styleId="TOC1">
    <w:name w:val="toc 1"/>
    <w:basedOn w:val="Normal"/>
    <w:next w:val="Normal"/>
    <w:autoRedefine/>
    <w:uiPriority w:val="39"/>
    <w:rsid w:val="00C21CEF"/>
    <w:pPr>
      <w:tabs>
        <w:tab w:val="left" w:pos="284"/>
        <w:tab w:val="right" w:leader="dot" w:pos="9061"/>
      </w:tabs>
      <w:spacing w:before="120" w:after="0" w:line="240" w:lineRule="auto"/>
    </w:pPr>
    <w:rPr>
      <w:rFonts w:ascii="Garamond" w:eastAsia="Times New Roman" w:hAnsi="Garamond" w:cs="Times New Roman"/>
      <w:b/>
      <w:bCs/>
      <w:kern w:val="16"/>
      <w:szCs w:val="20"/>
      <w:lang w:val="en-GB" w:eastAsia="de-DE"/>
    </w:rPr>
  </w:style>
  <w:style w:type="paragraph" w:styleId="TOC2">
    <w:name w:val="toc 2"/>
    <w:basedOn w:val="TOC1"/>
    <w:next w:val="Normal"/>
    <w:autoRedefine/>
    <w:uiPriority w:val="39"/>
    <w:rsid w:val="00C21CEF"/>
    <w:pPr>
      <w:tabs>
        <w:tab w:val="clear" w:pos="284"/>
        <w:tab w:val="left" w:pos="709"/>
      </w:tabs>
      <w:spacing w:before="0"/>
      <w:ind w:left="221"/>
    </w:pPr>
    <w:rPr>
      <w:b w:val="0"/>
      <w:bCs w:val="0"/>
      <w:iCs/>
    </w:rPr>
  </w:style>
  <w:style w:type="paragraph" w:styleId="TOC3">
    <w:name w:val="toc 3"/>
    <w:basedOn w:val="TOC1"/>
    <w:next w:val="Normal"/>
    <w:autoRedefine/>
    <w:uiPriority w:val="39"/>
    <w:rsid w:val="00C21CEF"/>
    <w:pPr>
      <w:tabs>
        <w:tab w:val="left" w:pos="993"/>
      </w:tabs>
      <w:spacing w:before="0"/>
      <w:ind w:left="440"/>
    </w:pPr>
    <w:rPr>
      <w:b w:val="0"/>
      <w:bCs w:val="0"/>
    </w:rPr>
  </w:style>
  <w:style w:type="paragraph" w:styleId="TOC4">
    <w:name w:val="toc 4"/>
    <w:basedOn w:val="TOC3"/>
    <w:next w:val="Normal"/>
    <w:autoRedefine/>
    <w:uiPriority w:val="39"/>
    <w:rsid w:val="00C21CEF"/>
    <w:pPr>
      <w:tabs>
        <w:tab w:val="left" w:pos="1560"/>
      </w:tabs>
      <w:ind w:left="660"/>
    </w:pPr>
  </w:style>
  <w:style w:type="character" w:customStyle="1" w:styleId="Vorname">
    <w:name w:val="Vorname"/>
    <w:basedOn w:val="DefaultParagraphFont"/>
    <w:rsid w:val="00C21CEF"/>
  </w:style>
  <w:style w:type="paragraph" w:customStyle="1" w:styleId="LitartZeitschrift">
    <w:name w:val="LitartZeitschrift"/>
    <w:basedOn w:val="Normal"/>
    <w:rsid w:val="00C21CEF"/>
    <w:pPr>
      <w:spacing w:after="0" w:line="276" w:lineRule="auto"/>
      <w:ind w:left="709" w:hanging="709"/>
    </w:pPr>
    <w:rPr>
      <w:rFonts w:ascii="Garamond" w:eastAsia="Times New Roman" w:hAnsi="Garamond" w:cs="Times New Roman"/>
      <w:kern w:val="16"/>
      <w:szCs w:val="24"/>
      <w:lang w:val="en-GB" w:eastAsia="de-DE"/>
    </w:rPr>
  </w:style>
  <w:style w:type="character" w:customStyle="1" w:styleId="Zitat1">
    <w:name w:val="Zitat1"/>
    <w:basedOn w:val="DefaultParagraphFont"/>
    <w:rsid w:val="00C21CEF"/>
  </w:style>
  <w:style w:type="character" w:customStyle="1" w:styleId="Zusatz">
    <w:name w:val="Zusatz"/>
    <w:basedOn w:val="DefaultParagraphFont"/>
    <w:rsid w:val="00C21CEF"/>
  </w:style>
  <w:style w:type="paragraph" w:styleId="Salutation">
    <w:name w:val="Salutation"/>
    <w:basedOn w:val="Normal"/>
    <w:next w:val="Normal"/>
    <w:link w:val="SalutationChar"/>
    <w:rsid w:val="00C21CEF"/>
    <w:pPr>
      <w:spacing w:after="0" w:line="276" w:lineRule="auto"/>
      <w:jc w:val="both"/>
    </w:pPr>
    <w:rPr>
      <w:rFonts w:ascii="Garamond" w:eastAsia="Times New Roman" w:hAnsi="Garamond" w:cs="Times New Roman"/>
      <w:kern w:val="16"/>
      <w:szCs w:val="24"/>
      <w:lang w:val="en-GB" w:eastAsia="de-DE"/>
    </w:rPr>
  </w:style>
  <w:style w:type="character" w:customStyle="1" w:styleId="SalutationChar">
    <w:name w:val="Salutation Char"/>
    <w:basedOn w:val="DefaultParagraphFont"/>
    <w:link w:val="Salutation"/>
    <w:rsid w:val="00C21CEF"/>
    <w:rPr>
      <w:rFonts w:ascii="Garamond" w:eastAsia="Times New Roman" w:hAnsi="Garamond" w:cs="Times New Roman"/>
      <w:kern w:val="16"/>
      <w:szCs w:val="24"/>
      <w:lang w:val="en-GB" w:eastAsia="de-DE"/>
    </w:rPr>
  </w:style>
  <w:style w:type="paragraph" w:styleId="ListBullet">
    <w:name w:val="List Bullet"/>
    <w:basedOn w:val="Normal"/>
    <w:autoRedefine/>
    <w:rsid w:val="00C21CEF"/>
    <w:pPr>
      <w:tabs>
        <w:tab w:val="num" w:pos="360"/>
      </w:tabs>
      <w:spacing w:after="0" w:line="276" w:lineRule="auto"/>
      <w:ind w:left="360" w:hanging="360"/>
      <w:jc w:val="both"/>
    </w:pPr>
    <w:rPr>
      <w:rFonts w:ascii="Garamond" w:eastAsia="Times New Roman" w:hAnsi="Garamond" w:cs="Times New Roman"/>
      <w:kern w:val="16"/>
      <w:szCs w:val="24"/>
      <w:lang w:val="en-GB" w:eastAsia="de-DE"/>
    </w:rPr>
  </w:style>
  <w:style w:type="paragraph" w:customStyle="1" w:styleId="Definitionstext">
    <w:name w:val="Definitionstext"/>
    <w:basedOn w:val="Normal"/>
    <w:next w:val="Normal"/>
    <w:rsid w:val="00C21CEF"/>
    <w:pPr>
      <w:spacing w:after="0" w:line="276" w:lineRule="auto"/>
      <w:ind w:left="851" w:right="851"/>
      <w:jc w:val="both"/>
    </w:pPr>
    <w:rPr>
      <w:rFonts w:ascii="Garamond" w:eastAsia="Times New Roman" w:hAnsi="Garamond" w:cs="Times New Roman"/>
      <w:i/>
      <w:kern w:val="16"/>
      <w:szCs w:val="24"/>
      <w:lang w:val="en-GB" w:eastAsia="de-DE"/>
    </w:rPr>
  </w:style>
  <w:style w:type="paragraph" w:customStyle="1" w:styleId="HeadIndex">
    <w:name w:val="Head Index"/>
    <w:basedOn w:val="Heading1"/>
    <w:next w:val="Normal"/>
    <w:rsid w:val="00C21CEF"/>
    <w:pPr>
      <w:spacing w:before="240" w:line="276" w:lineRule="auto"/>
    </w:pPr>
    <w:rPr>
      <w:rFonts w:ascii="Garamond" w:eastAsia="Times New Roman" w:hAnsi="Garamond" w:cs="Times New Roman"/>
      <w:bCs w:val="0"/>
      <w:color w:val="auto"/>
      <w:kern w:val="28"/>
      <w:lang w:val="en-US" w:eastAsia="x-none"/>
    </w:rPr>
  </w:style>
  <w:style w:type="paragraph" w:customStyle="1" w:styleId="HeadBibliographie">
    <w:name w:val="Head Bibliographie"/>
    <w:basedOn w:val="Heading1"/>
    <w:next w:val="Normal"/>
    <w:rsid w:val="00C21CEF"/>
    <w:pPr>
      <w:spacing w:before="240" w:line="276" w:lineRule="auto"/>
    </w:pPr>
    <w:rPr>
      <w:rFonts w:ascii="Garamond" w:eastAsia="Times New Roman" w:hAnsi="Garamond" w:cs="Times New Roman"/>
      <w:bCs w:val="0"/>
      <w:color w:val="auto"/>
      <w:kern w:val="28"/>
      <w:lang w:val="en-US" w:eastAsia="x-none"/>
    </w:rPr>
  </w:style>
  <w:style w:type="paragraph" w:styleId="BlockText">
    <w:name w:val="Block Text"/>
    <w:basedOn w:val="Normal"/>
    <w:rsid w:val="00C21CEF"/>
    <w:pPr>
      <w:spacing w:after="0" w:line="276" w:lineRule="auto"/>
      <w:ind w:left="1440" w:right="1440"/>
      <w:jc w:val="both"/>
    </w:pPr>
    <w:rPr>
      <w:rFonts w:ascii="Garamond" w:eastAsia="Times New Roman" w:hAnsi="Garamond" w:cs="Times New Roman"/>
      <w:kern w:val="16"/>
      <w:szCs w:val="24"/>
      <w:lang w:val="en-GB" w:eastAsia="de-DE"/>
    </w:rPr>
  </w:style>
  <w:style w:type="character" w:customStyle="1" w:styleId="Bibelzitat">
    <w:name w:val="Bibelzitat"/>
    <w:rsid w:val="00C21CEF"/>
    <w:rPr>
      <w:color w:val="00FFFF"/>
    </w:rPr>
  </w:style>
  <w:style w:type="character" w:customStyle="1" w:styleId="Gesetz">
    <w:name w:val="Gesetz"/>
    <w:rsid w:val="00C21CEF"/>
    <w:rPr>
      <w:color w:val="00FF00"/>
    </w:rPr>
  </w:style>
  <w:style w:type="character" w:customStyle="1" w:styleId="Urteil">
    <w:name w:val="Urteil"/>
    <w:rsid w:val="00C21CEF"/>
    <w:rPr>
      <w:color w:val="00FF00"/>
      <w:u w:val="single"/>
    </w:rPr>
  </w:style>
  <w:style w:type="character" w:customStyle="1" w:styleId="Notiz">
    <w:name w:val="Notiz"/>
    <w:rsid w:val="00C21CEF"/>
    <w:rPr>
      <w:color w:val="808080"/>
      <w:u w:val="single"/>
    </w:rPr>
  </w:style>
  <w:style w:type="character" w:customStyle="1" w:styleId="E-Mail">
    <w:name w:val="E-Mail"/>
    <w:rsid w:val="00C21CEF"/>
    <w:rPr>
      <w:color w:val="0000FF"/>
      <w:u w:val="single"/>
    </w:rPr>
  </w:style>
  <w:style w:type="character" w:customStyle="1" w:styleId="Reihentitel">
    <w:name w:val="Reihentitel"/>
    <w:rsid w:val="00C21CEF"/>
    <w:rPr>
      <w:color w:val="008080"/>
    </w:rPr>
  </w:style>
  <w:style w:type="paragraph" w:customStyle="1" w:styleId="Betreuer">
    <w:name w:val="Betreuer"/>
    <w:basedOn w:val="Diplomand"/>
    <w:rsid w:val="00C21CEF"/>
  </w:style>
  <w:style w:type="paragraph" w:customStyle="1" w:styleId="Arbeitsgruppe">
    <w:name w:val="Arbeitsgruppe"/>
    <w:basedOn w:val="Diplomand"/>
    <w:next w:val="Date"/>
    <w:rsid w:val="00C21CEF"/>
    <w:rPr>
      <w:rFonts w:ascii="Garamond" w:hAnsi="Garamond"/>
    </w:rPr>
  </w:style>
  <w:style w:type="paragraph" w:customStyle="1" w:styleId="Promovend">
    <w:name w:val="Promovend"/>
    <w:basedOn w:val="Normal"/>
    <w:next w:val="Dekan"/>
    <w:rsid w:val="00C21CEF"/>
    <w:pPr>
      <w:spacing w:before="50" w:after="600" w:line="276" w:lineRule="auto"/>
      <w:ind w:firstLine="284"/>
      <w:jc w:val="center"/>
    </w:pPr>
    <w:rPr>
      <w:rFonts w:ascii="Times New Roman" w:eastAsia="Times New Roman" w:hAnsi="Times New Roman" w:cs="Times New Roman"/>
      <w:kern w:val="16"/>
      <w:sz w:val="24"/>
      <w:szCs w:val="24"/>
      <w:lang w:val="en-GB" w:eastAsia="de-DE"/>
    </w:rPr>
  </w:style>
  <w:style w:type="paragraph" w:customStyle="1" w:styleId="1">
    <w:name w:val="1"/>
    <w:basedOn w:val="Normal"/>
    <w:next w:val="BodyTextIndent"/>
    <w:rsid w:val="00C21CEF"/>
    <w:pPr>
      <w:overflowPunct w:val="0"/>
      <w:autoSpaceDE w:val="0"/>
      <w:autoSpaceDN w:val="0"/>
      <w:adjustRightInd w:val="0"/>
      <w:spacing w:after="0" w:line="240" w:lineRule="auto"/>
      <w:ind w:left="213"/>
      <w:textAlignment w:val="baseline"/>
    </w:pPr>
    <w:rPr>
      <w:rFonts w:ascii="Times New Roman" w:eastAsia="Times New Roman" w:hAnsi="Times New Roman" w:cs="Times New Roman"/>
      <w:sz w:val="36"/>
      <w:szCs w:val="20"/>
      <w:lang w:val="en-GB" w:eastAsia="de-DE"/>
    </w:rPr>
  </w:style>
  <w:style w:type="paragraph" w:styleId="BodyTextIndent">
    <w:name w:val="Body Text Indent"/>
    <w:basedOn w:val="Normal"/>
    <w:link w:val="BodyTextIndentChar"/>
    <w:rsid w:val="00C21CEF"/>
    <w:pPr>
      <w:spacing w:after="120" w:line="276" w:lineRule="auto"/>
      <w:ind w:left="283"/>
      <w:jc w:val="both"/>
    </w:pPr>
    <w:rPr>
      <w:rFonts w:ascii="Garamond" w:eastAsia="Times New Roman" w:hAnsi="Garamond" w:cs="Times New Roman"/>
      <w:kern w:val="16"/>
      <w:szCs w:val="24"/>
      <w:lang w:val="en-GB" w:eastAsia="de-DE"/>
    </w:rPr>
  </w:style>
  <w:style w:type="character" w:customStyle="1" w:styleId="BodyTextIndentChar">
    <w:name w:val="Body Text Indent Char"/>
    <w:basedOn w:val="DefaultParagraphFont"/>
    <w:link w:val="BodyTextIndent"/>
    <w:rsid w:val="00C21CEF"/>
    <w:rPr>
      <w:rFonts w:ascii="Garamond" w:eastAsia="Times New Roman" w:hAnsi="Garamond" w:cs="Times New Roman"/>
      <w:kern w:val="16"/>
      <w:szCs w:val="24"/>
      <w:lang w:val="en-GB" w:eastAsia="de-DE"/>
    </w:rPr>
  </w:style>
  <w:style w:type="paragraph" w:styleId="BodyText">
    <w:name w:val="Body Text"/>
    <w:basedOn w:val="Normal"/>
    <w:link w:val="BodyTextChar"/>
    <w:rsid w:val="00C21CEF"/>
    <w:pPr>
      <w:framePr w:hSpace="141" w:wrap="notBeside" w:vAnchor="text" w:hAnchor="margin" w:y="344"/>
      <w:overflowPunct w:val="0"/>
      <w:autoSpaceDE w:val="0"/>
      <w:autoSpaceDN w:val="0"/>
      <w:adjustRightInd w:val="0"/>
      <w:spacing w:after="0" w:line="240" w:lineRule="auto"/>
      <w:textAlignment w:val="baseline"/>
    </w:pPr>
    <w:rPr>
      <w:rFonts w:ascii="Times New Roman" w:eastAsia="Times New Roman" w:hAnsi="Times New Roman" w:cs="Times New Roman"/>
      <w:sz w:val="32"/>
      <w:szCs w:val="20"/>
      <w:lang w:val="en-GB" w:eastAsia="de-DE"/>
    </w:rPr>
  </w:style>
  <w:style w:type="character" w:customStyle="1" w:styleId="BodyTextChar">
    <w:name w:val="Body Text Char"/>
    <w:basedOn w:val="DefaultParagraphFont"/>
    <w:link w:val="BodyText"/>
    <w:rsid w:val="00C21CEF"/>
    <w:rPr>
      <w:rFonts w:ascii="Times New Roman" w:eastAsia="Times New Roman" w:hAnsi="Times New Roman" w:cs="Times New Roman"/>
      <w:sz w:val="32"/>
      <w:szCs w:val="20"/>
      <w:lang w:val="en-GB" w:eastAsia="de-DE"/>
    </w:rPr>
  </w:style>
  <w:style w:type="paragraph" w:customStyle="1" w:styleId="StandardeinfacherZA">
    <w:name w:val="Standard einfacher ZA"/>
    <w:basedOn w:val="Normal"/>
    <w:rsid w:val="00C21CEF"/>
    <w:pPr>
      <w:spacing w:after="0" w:line="240" w:lineRule="auto"/>
      <w:jc w:val="both"/>
    </w:pPr>
    <w:rPr>
      <w:rFonts w:ascii="Garamond" w:eastAsia="Times New Roman" w:hAnsi="Garamond" w:cs="Times New Roman"/>
      <w:kern w:val="16"/>
      <w:szCs w:val="24"/>
      <w:lang w:val="en-GB" w:eastAsia="de-DE"/>
    </w:rPr>
  </w:style>
  <w:style w:type="character" w:styleId="FollowedHyperlink">
    <w:name w:val="FollowedHyperlink"/>
    <w:rsid w:val="00C21CEF"/>
    <w:rPr>
      <w:color w:val="800080"/>
      <w:u w:val="single"/>
    </w:rPr>
  </w:style>
  <w:style w:type="paragraph" w:styleId="BodyText2">
    <w:name w:val="Body Text 2"/>
    <w:basedOn w:val="Normal"/>
    <w:link w:val="BodyText2Char"/>
    <w:rsid w:val="00C21CEF"/>
    <w:pPr>
      <w:spacing w:after="0" w:line="240" w:lineRule="auto"/>
    </w:pPr>
    <w:rPr>
      <w:rFonts w:ascii="Times New Roman" w:eastAsia="Times" w:hAnsi="Times New Roman" w:cs="Times New Roman"/>
      <w:color w:val="000000"/>
      <w:sz w:val="24"/>
      <w:szCs w:val="20"/>
      <w:lang w:val="en-GB" w:eastAsia="de-DE"/>
    </w:rPr>
  </w:style>
  <w:style w:type="character" w:customStyle="1" w:styleId="BodyText2Char">
    <w:name w:val="Body Text 2 Char"/>
    <w:basedOn w:val="DefaultParagraphFont"/>
    <w:link w:val="BodyText2"/>
    <w:rsid w:val="00C21CEF"/>
    <w:rPr>
      <w:rFonts w:ascii="Times New Roman" w:eastAsia="Times" w:hAnsi="Times New Roman" w:cs="Times New Roman"/>
      <w:color w:val="000000"/>
      <w:sz w:val="24"/>
      <w:szCs w:val="20"/>
      <w:lang w:val="en-GB" w:eastAsia="de-DE"/>
    </w:rPr>
  </w:style>
  <w:style w:type="paragraph" w:customStyle="1" w:styleId="Default">
    <w:name w:val="Default"/>
    <w:rsid w:val="00C21CEF"/>
    <w:pPr>
      <w:autoSpaceDE w:val="0"/>
      <w:autoSpaceDN w:val="0"/>
      <w:adjustRightInd w:val="0"/>
      <w:spacing w:after="0" w:line="240" w:lineRule="auto"/>
    </w:pPr>
    <w:rPr>
      <w:rFonts w:ascii="TimesNewRoman" w:eastAsia="Times New Roman" w:hAnsi="TimesNewRoman" w:cs="TimesNewRoman"/>
      <w:sz w:val="20"/>
      <w:szCs w:val="20"/>
      <w:lang w:eastAsia="de-DE"/>
    </w:rPr>
  </w:style>
  <w:style w:type="character" w:customStyle="1" w:styleId="listing15">
    <w:name w:val="listing15"/>
    <w:basedOn w:val="DefaultParagraphFont"/>
    <w:rsid w:val="00C21CEF"/>
  </w:style>
  <w:style w:type="character" w:customStyle="1" w:styleId="address">
    <w:name w:val="address"/>
    <w:basedOn w:val="DefaultParagraphFont"/>
    <w:rsid w:val="00C21CEF"/>
  </w:style>
  <w:style w:type="character" w:styleId="CommentReference">
    <w:name w:val="annotation reference"/>
    <w:uiPriority w:val="99"/>
    <w:semiHidden/>
    <w:rsid w:val="00C21CEF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rsid w:val="00C21CEF"/>
    <w:pPr>
      <w:spacing w:after="0" w:line="276" w:lineRule="auto"/>
      <w:jc w:val="both"/>
    </w:pPr>
    <w:rPr>
      <w:rFonts w:ascii="Garamond" w:eastAsia="Times New Roman" w:hAnsi="Garamond" w:cs="Times New Roman"/>
      <w:kern w:val="16"/>
      <w:sz w:val="20"/>
      <w:szCs w:val="20"/>
      <w:lang w:val="en-GB" w:eastAsia="de-DE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C21CEF"/>
    <w:rPr>
      <w:rFonts w:ascii="Garamond" w:eastAsia="Times New Roman" w:hAnsi="Garamond" w:cs="Times New Roman"/>
      <w:kern w:val="16"/>
      <w:sz w:val="20"/>
      <w:szCs w:val="20"/>
      <w:lang w:val="en-GB" w:eastAsia="de-DE"/>
    </w:rPr>
  </w:style>
  <w:style w:type="character" w:customStyle="1" w:styleId="CommentSubjectChar">
    <w:name w:val="Comment Subject Char"/>
    <w:basedOn w:val="CommentTextChar"/>
    <w:link w:val="CommentSubject"/>
    <w:semiHidden/>
    <w:rsid w:val="00C21CEF"/>
    <w:rPr>
      <w:rFonts w:ascii="Garamond" w:eastAsia="Times New Roman" w:hAnsi="Garamond" w:cs="Times New Roman"/>
      <w:b/>
      <w:bCs/>
      <w:kern w:val="16"/>
      <w:sz w:val="20"/>
      <w:szCs w:val="20"/>
      <w:lang w:val="en-GB" w:eastAsia="de-DE"/>
    </w:rPr>
  </w:style>
  <w:style w:type="paragraph" w:styleId="CommentSubject">
    <w:name w:val="annotation subject"/>
    <w:basedOn w:val="CommentText"/>
    <w:next w:val="CommentText"/>
    <w:link w:val="CommentSubjectChar"/>
    <w:semiHidden/>
    <w:rsid w:val="00C21CEF"/>
    <w:rPr>
      <w:b/>
      <w:bCs/>
    </w:rPr>
  </w:style>
  <w:style w:type="paragraph" w:styleId="BalloonText">
    <w:name w:val="Balloon Text"/>
    <w:basedOn w:val="Normal"/>
    <w:link w:val="BalloonTextChar"/>
    <w:semiHidden/>
    <w:rsid w:val="00C21CEF"/>
    <w:pPr>
      <w:spacing w:after="0" w:line="276" w:lineRule="auto"/>
      <w:jc w:val="both"/>
    </w:pPr>
    <w:rPr>
      <w:rFonts w:ascii="Tahoma" w:eastAsia="Times New Roman" w:hAnsi="Tahoma" w:cs="Tahoma"/>
      <w:kern w:val="16"/>
      <w:sz w:val="16"/>
      <w:szCs w:val="16"/>
      <w:lang w:val="en-GB" w:eastAsia="de-DE"/>
    </w:rPr>
  </w:style>
  <w:style w:type="character" w:customStyle="1" w:styleId="BalloonTextChar">
    <w:name w:val="Balloon Text Char"/>
    <w:basedOn w:val="DefaultParagraphFont"/>
    <w:link w:val="BalloonText"/>
    <w:semiHidden/>
    <w:rsid w:val="00C21CEF"/>
    <w:rPr>
      <w:rFonts w:ascii="Tahoma" w:eastAsia="Times New Roman" w:hAnsi="Tahoma" w:cs="Tahoma"/>
      <w:kern w:val="16"/>
      <w:sz w:val="16"/>
      <w:szCs w:val="16"/>
      <w:lang w:val="en-GB" w:eastAsia="de-DE"/>
    </w:rPr>
  </w:style>
  <w:style w:type="paragraph" w:styleId="ListBullet2">
    <w:name w:val="List Bullet 2"/>
    <w:basedOn w:val="Normal"/>
    <w:autoRedefine/>
    <w:rsid w:val="00C21CEF"/>
    <w:pPr>
      <w:numPr>
        <w:numId w:val="4"/>
      </w:numPr>
      <w:spacing w:after="0" w:line="276" w:lineRule="auto"/>
      <w:jc w:val="both"/>
    </w:pPr>
    <w:rPr>
      <w:rFonts w:ascii="Garamond" w:eastAsia="Times New Roman" w:hAnsi="Garamond" w:cs="Times New Roman"/>
      <w:kern w:val="16"/>
      <w:szCs w:val="24"/>
      <w:lang w:val="en-GB" w:eastAsia="de-DE"/>
    </w:rPr>
  </w:style>
  <w:style w:type="paragraph" w:styleId="ListBullet3">
    <w:name w:val="List Bullet 3"/>
    <w:basedOn w:val="Normal"/>
    <w:autoRedefine/>
    <w:rsid w:val="00C21CEF"/>
    <w:pPr>
      <w:numPr>
        <w:numId w:val="5"/>
      </w:numPr>
      <w:spacing w:after="0" w:line="276" w:lineRule="auto"/>
      <w:jc w:val="both"/>
    </w:pPr>
    <w:rPr>
      <w:rFonts w:ascii="Garamond" w:eastAsia="Times New Roman" w:hAnsi="Garamond" w:cs="Times New Roman"/>
      <w:kern w:val="16"/>
      <w:szCs w:val="24"/>
      <w:lang w:val="en-GB" w:eastAsia="de-DE"/>
    </w:rPr>
  </w:style>
  <w:style w:type="paragraph" w:styleId="ListBullet4">
    <w:name w:val="List Bullet 4"/>
    <w:basedOn w:val="Normal"/>
    <w:autoRedefine/>
    <w:rsid w:val="00C21CEF"/>
    <w:pPr>
      <w:numPr>
        <w:numId w:val="6"/>
      </w:numPr>
      <w:spacing w:after="0" w:line="276" w:lineRule="auto"/>
      <w:jc w:val="both"/>
    </w:pPr>
    <w:rPr>
      <w:rFonts w:ascii="Garamond" w:eastAsia="Times New Roman" w:hAnsi="Garamond" w:cs="Times New Roman"/>
      <w:kern w:val="16"/>
      <w:szCs w:val="24"/>
      <w:lang w:val="en-GB" w:eastAsia="de-DE"/>
    </w:rPr>
  </w:style>
  <w:style w:type="paragraph" w:styleId="ListBullet5">
    <w:name w:val="List Bullet 5"/>
    <w:basedOn w:val="Normal"/>
    <w:autoRedefine/>
    <w:rsid w:val="00C21CEF"/>
    <w:pPr>
      <w:numPr>
        <w:numId w:val="7"/>
      </w:numPr>
      <w:spacing w:after="0" w:line="276" w:lineRule="auto"/>
      <w:jc w:val="both"/>
    </w:pPr>
    <w:rPr>
      <w:rFonts w:ascii="Garamond" w:eastAsia="Times New Roman" w:hAnsi="Garamond" w:cs="Times New Roman"/>
      <w:kern w:val="16"/>
      <w:szCs w:val="24"/>
      <w:lang w:val="en-GB" w:eastAsia="de-DE"/>
    </w:rPr>
  </w:style>
  <w:style w:type="paragraph" w:styleId="E-mailSignature">
    <w:name w:val="E-mail Signature"/>
    <w:basedOn w:val="Normal"/>
    <w:link w:val="E-mailSignatureChar"/>
    <w:rsid w:val="00C21CEF"/>
    <w:pPr>
      <w:spacing w:after="0" w:line="276" w:lineRule="auto"/>
      <w:jc w:val="both"/>
    </w:pPr>
    <w:rPr>
      <w:rFonts w:ascii="Garamond" w:eastAsia="Times New Roman" w:hAnsi="Garamond" w:cs="Times New Roman"/>
      <w:kern w:val="16"/>
      <w:szCs w:val="24"/>
      <w:lang w:val="en-GB" w:eastAsia="de-DE"/>
    </w:rPr>
  </w:style>
  <w:style w:type="character" w:customStyle="1" w:styleId="E-mailSignatureChar">
    <w:name w:val="E-mail Signature Char"/>
    <w:basedOn w:val="DefaultParagraphFont"/>
    <w:link w:val="E-mailSignature"/>
    <w:rsid w:val="00C21CEF"/>
    <w:rPr>
      <w:rFonts w:ascii="Garamond" w:eastAsia="Times New Roman" w:hAnsi="Garamond" w:cs="Times New Roman"/>
      <w:kern w:val="16"/>
      <w:szCs w:val="24"/>
      <w:lang w:val="en-GB" w:eastAsia="de-DE"/>
    </w:rPr>
  </w:style>
  <w:style w:type="character" w:customStyle="1" w:styleId="EndnoteTextChar">
    <w:name w:val="Endnote Text Char"/>
    <w:basedOn w:val="DefaultParagraphFont"/>
    <w:link w:val="EndnoteText"/>
    <w:semiHidden/>
    <w:rsid w:val="00C21CEF"/>
    <w:rPr>
      <w:rFonts w:ascii="Garamond" w:eastAsia="Times New Roman" w:hAnsi="Garamond" w:cs="Times New Roman"/>
      <w:kern w:val="16"/>
      <w:sz w:val="20"/>
      <w:szCs w:val="20"/>
      <w:lang w:val="en-GB" w:eastAsia="de-DE"/>
    </w:rPr>
  </w:style>
  <w:style w:type="paragraph" w:styleId="EndnoteText">
    <w:name w:val="endnote text"/>
    <w:basedOn w:val="Normal"/>
    <w:link w:val="EndnoteTextChar"/>
    <w:semiHidden/>
    <w:rsid w:val="00C21CEF"/>
    <w:pPr>
      <w:spacing w:after="0" w:line="276" w:lineRule="auto"/>
      <w:jc w:val="both"/>
    </w:pPr>
    <w:rPr>
      <w:rFonts w:ascii="Garamond" w:eastAsia="Times New Roman" w:hAnsi="Garamond" w:cs="Times New Roman"/>
      <w:kern w:val="16"/>
      <w:sz w:val="20"/>
      <w:szCs w:val="20"/>
      <w:lang w:val="en-GB" w:eastAsia="de-DE"/>
    </w:rPr>
  </w:style>
  <w:style w:type="paragraph" w:styleId="NoteHeading">
    <w:name w:val="Note Heading"/>
    <w:basedOn w:val="Normal"/>
    <w:next w:val="Normal"/>
    <w:link w:val="NoteHeadingChar"/>
    <w:rsid w:val="00C21CEF"/>
    <w:pPr>
      <w:spacing w:after="0" w:line="276" w:lineRule="auto"/>
      <w:jc w:val="both"/>
    </w:pPr>
    <w:rPr>
      <w:rFonts w:ascii="Garamond" w:eastAsia="Times New Roman" w:hAnsi="Garamond" w:cs="Times New Roman"/>
      <w:kern w:val="16"/>
      <w:szCs w:val="24"/>
      <w:lang w:val="en-GB" w:eastAsia="de-DE"/>
    </w:rPr>
  </w:style>
  <w:style w:type="character" w:customStyle="1" w:styleId="NoteHeadingChar">
    <w:name w:val="Note Heading Char"/>
    <w:basedOn w:val="DefaultParagraphFont"/>
    <w:link w:val="NoteHeading"/>
    <w:rsid w:val="00C21CEF"/>
    <w:rPr>
      <w:rFonts w:ascii="Garamond" w:eastAsia="Times New Roman" w:hAnsi="Garamond" w:cs="Times New Roman"/>
      <w:kern w:val="16"/>
      <w:szCs w:val="24"/>
      <w:lang w:val="en-GB" w:eastAsia="de-DE"/>
    </w:rPr>
  </w:style>
  <w:style w:type="paragraph" w:styleId="Closing">
    <w:name w:val="Closing"/>
    <w:basedOn w:val="Normal"/>
    <w:link w:val="ClosingChar"/>
    <w:rsid w:val="00C21CEF"/>
    <w:pPr>
      <w:spacing w:after="0" w:line="276" w:lineRule="auto"/>
      <w:ind w:left="4252"/>
      <w:jc w:val="both"/>
    </w:pPr>
    <w:rPr>
      <w:rFonts w:ascii="Garamond" w:eastAsia="Times New Roman" w:hAnsi="Garamond" w:cs="Times New Roman"/>
      <w:kern w:val="16"/>
      <w:szCs w:val="24"/>
      <w:lang w:val="en-GB" w:eastAsia="de-DE"/>
    </w:rPr>
  </w:style>
  <w:style w:type="character" w:customStyle="1" w:styleId="ClosingChar">
    <w:name w:val="Closing Char"/>
    <w:basedOn w:val="DefaultParagraphFont"/>
    <w:link w:val="Closing"/>
    <w:rsid w:val="00C21CEF"/>
    <w:rPr>
      <w:rFonts w:ascii="Garamond" w:eastAsia="Times New Roman" w:hAnsi="Garamond" w:cs="Times New Roman"/>
      <w:kern w:val="16"/>
      <w:szCs w:val="24"/>
      <w:lang w:val="en-GB" w:eastAsia="de-DE"/>
    </w:rPr>
  </w:style>
  <w:style w:type="paragraph" w:styleId="HTMLAddress">
    <w:name w:val="HTML Address"/>
    <w:basedOn w:val="Normal"/>
    <w:link w:val="HTMLAddressChar"/>
    <w:rsid w:val="00C21CEF"/>
    <w:pPr>
      <w:spacing w:after="0" w:line="276" w:lineRule="auto"/>
      <w:jc w:val="both"/>
    </w:pPr>
    <w:rPr>
      <w:rFonts w:ascii="Garamond" w:eastAsia="Times New Roman" w:hAnsi="Garamond" w:cs="Times New Roman"/>
      <w:i/>
      <w:iCs/>
      <w:kern w:val="16"/>
      <w:szCs w:val="24"/>
      <w:lang w:val="en-GB" w:eastAsia="de-DE"/>
    </w:rPr>
  </w:style>
  <w:style w:type="character" w:customStyle="1" w:styleId="HTMLAddressChar">
    <w:name w:val="HTML Address Char"/>
    <w:basedOn w:val="DefaultParagraphFont"/>
    <w:link w:val="HTMLAddress"/>
    <w:rsid w:val="00C21CEF"/>
    <w:rPr>
      <w:rFonts w:ascii="Garamond" w:eastAsia="Times New Roman" w:hAnsi="Garamond" w:cs="Times New Roman"/>
      <w:i/>
      <w:iCs/>
      <w:kern w:val="16"/>
      <w:szCs w:val="24"/>
      <w:lang w:val="en-GB" w:eastAsia="de-DE"/>
    </w:rPr>
  </w:style>
  <w:style w:type="paragraph" w:styleId="HTMLPreformatted">
    <w:name w:val="HTML Preformatted"/>
    <w:basedOn w:val="Normal"/>
    <w:link w:val="HTMLPreformattedChar"/>
    <w:uiPriority w:val="99"/>
    <w:rsid w:val="00C21CEF"/>
    <w:pPr>
      <w:spacing w:after="0" w:line="276" w:lineRule="auto"/>
      <w:jc w:val="both"/>
    </w:pPr>
    <w:rPr>
      <w:rFonts w:ascii="Courier New" w:eastAsia="Times New Roman" w:hAnsi="Courier New" w:cs="Times New Roman"/>
      <w:kern w:val="16"/>
      <w:sz w:val="20"/>
      <w:szCs w:val="20"/>
      <w:lang w:val="en-GB" w:eastAsia="de-DE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C21CEF"/>
    <w:rPr>
      <w:rFonts w:ascii="Courier New" w:eastAsia="Times New Roman" w:hAnsi="Courier New" w:cs="Times New Roman"/>
      <w:kern w:val="16"/>
      <w:sz w:val="20"/>
      <w:szCs w:val="20"/>
      <w:lang w:val="en-GB" w:eastAsia="de-DE"/>
    </w:rPr>
  </w:style>
  <w:style w:type="paragraph" w:styleId="List">
    <w:name w:val="List"/>
    <w:basedOn w:val="Normal"/>
    <w:rsid w:val="00C21CEF"/>
    <w:pPr>
      <w:spacing w:after="0" w:line="276" w:lineRule="auto"/>
      <w:ind w:left="283" w:hanging="283"/>
      <w:jc w:val="both"/>
    </w:pPr>
    <w:rPr>
      <w:rFonts w:ascii="Garamond" w:eastAsia="Times New Roman" w:hAnsi="Garamond" w:cs="Times New Roman"/>
      <w:kern w:val="16"/>
      <w:szCs w:val="24"/>
      <w:lang w:val="en-GB" w:eastAsia="de-DE"/>
    </w:rPr>
  </w:style>
  <w:style w:type="paragraph" w:styleId="List2">
    <w:name w:val="List 2"/>
    <w:basedOn w:val="Normal"/>
    <w:rsid w:val="00C21CEF"/>
    <w:pPr>
      <w:spacing w:after="0" w:line="276" w:lineRule="auto"/>
      <w:ind w:left="566" w:hanging="283"/>
      <w:jc w:val="both"/>
    </w:pPr>
    <w:rPr>
      <w:rFonts w:ascii="Garamond" w:eastAsia="Times New Roman" w:hAnsi="Garamond" w:cs="Times New Roman"/>
      <w:kern w:val="16"/>
      <w:szCs w:val="24"/>
      <w:lang w:val="en-GB" w:eastAsia="de-DE"/>
    </w:rPr>
  </w:style>
  <w:style w:type="paragraph" w:styleId="List3">
    <w:name w:val="List 3"/>
    <w:basedOn w:val="Normal"/>
    <w:rsid w:val="00C21CEF"/>
    <w:pPr>
      <w:spacing w:after="0" w:line="276" w:lineRule="auto"/>
      <w:ind w:left="849" w:hanging="283"/>
      <w:jc w:val="both"/>
    </w:pPr>
    <w:rPr>
      <w:rFonts w:ascii="Garamond" w:eastAsia="Times New Roman" w:hAnsi="Garamond" w:cs="Times New Roman"/>
      <w:kern w:val="16"/>
      <w:szCs w:val="24"/>
      <w:lang w:val="en-GB" w:eastAsia="de-DE"/>
    </w:rPr>
  </w:style>
  <w:style w:type="paragraph" w:styleId="List4">
    <w:name w:val="List 4"/>
    <w:basedOn w:val="Normal"/>
    <w:rsid w:val="00C21CEF"/>
    <w:pPr>
      <w:spacing w:after="0" w:line="276" w:lineRule="auto"/>
      <w:ind w:left="1132" w:hanging="283"/>
      <w:jc w:val="both"/>
    </w:pPr>
    <w:rPr>
      <w:rFonts w:ascii="Garamond" w:eastAsia="Times New Roman" w:hAnsi="Garamond" w:cs="Times New Roman"/>
      <w:kern w:val="16"/>
      <w:szCs w:val="24"/>
      <w:lang w:val="en-GB" w:eastAsia="de-DE"/>
    </w:rPr>
  </w:style>
  <w:style w:type="paragraph" w:styleId="List5">
    <w:name w:val="List 5"/>
    <w:basedOn w:val="Normal"/>
    <w:rsid w:val="00C21CEF"/>
    <w:pPr>
      <w:spacing w:after="0" w:line="276" w:lineRule="auto"/>
      <w:ind w:left="1415" w:hanging="283"/>
      <w:jc w:val="both"/>
    </w:pPr>
    <w:rPr>
      <w:rFonts w:ascii="Garamond" w:eastAsia="Times New Roman" w:hAnsi="Garamond" w:cs="Times New Roman"/>
      <w:kern w:val="16"/>
      <w:szCs w:val="24"/>
      <w:lang w:val="en-GB" w:eastAsia="de-DE"/>
    </w:rPr>
  </w:style>
  <w:style w:type="paragraph" w:styleId="ListContinue">
    <w:name w:val="List Continue"/>
    <w:basedOn w:val="Normal"/>
    <w:rsid w:val="00C21CEF"/>
    <w:pPr>
      <w:spacing w:after="120" w:line="276" w:lineRule="auto"/>
      <w:ind w:left="283"/>
      <w:jc w:val="both"/>
    </w:pPr>
    <w:rPr>
      <w:rFonts w:ascii="Garamond" w:eastAsia="Times New Roman" w:hAnsi="Garamond" w:cs="Times New Roman"/>
      <w:kern w:val="16"/>
      <w:szCs w:val="24"/>
      <w:lang w:val="en-GB" w:eastAsia="de-DE"/>
    </w:rPr>
  </w:style>
  <w:style w:type="paragraph" w:styleId="ListContinue2">
    <w:name w:val="List Continue 2"/>
    <w:basedOn w:val="Normal"/>
    <w:rsid w:val="00C21CEF"/>
    <w:pPr>
      <w:spacing w:after="120" w:line="276" w:lineRule="auto"/>
      <w:ind w:left="566"/>
      <w:jc w:val="both"/>
    </w:pPr>
    <w:rPr>
      <w:rFonts w:ascii="Garamond" w:eastAsia="Times New Roman" w:hAnsi="Garamond" w:cs="Times New Roman"/>
      <w:kern w:val="16"/>
      <w:szCs w:val="24"/>
      <w:lang w:val="en-GB" w:eastAsia="de-DE"/>
    </w:rPr>
  </w:style>
  <w:style w:type="paragraph" w:styleId="ListContinue3">
    <w:name w:val="List Continue 3"/>
    <w:basedOn w:val="Normal"/>
    <w:rsid w:val="00C21CEF"/>
    <w:pPr>
      <w:spacing w:after="120" w:line="276" w:lineRule="auto"/>
      <w:ind w:left="849"/>
      <w:jc w:val="both"/>
    </w:pPr>
    <w:rPr>
      <w:rFonts w:ascii="Garamond" w:eastAsia="Times New Roman" w:hAnsi="Garamond" w:cs="Times New Roman"/>
      <w:kern w:val="16"/>
      <w:szCs w:val="24"/>
      <w:lang w:val="en-GB" w:eastAsia="de-DE"/>
    </w:rPr>
  </w:style>
  <w:style w:type="paragraph" w:styleId="ListContinue4">
    <w:name w:val="List Continue 4"/>
    <w:basedOn w:val="Normal"/>
    <w:rsid w:val="00C21CEF"/>
    <w:pPr>
      <w:spacing w:after="120" w:line="276" w:lineRule="auto"/>
      <w:ind w:left="1132"/>
      <w:jc w:val="both"/>
    </w:pPr>
    <w:rPr>
      <w:rFonts w:ascii="Garamond" w:eastAsia="Times New Roman" w:hAnsi="Garamond" w:cs="Times New Roman"/>
      <w:kern w:val="16"/>
      <w:szCs w:val="24"/>
      <w:lang w:val="en-GB" w:eastAsia="de-DE"/>
    </w:rPr>
  </w:style>
  <w:style w:type="paragraph" w:styleId="ListContinue5">
    <w:name w:val="List Continue 5"/>
    <w:basedOn w:val="Normal"/>
    <w:rsid w:val="00C21CEF"/>
    <w:pPr>
      <w:spacing w:after="120" w:line="276" w:lineRule="auto"/>
      <w:ind w:left="1415"/>
      <w:jc w:val="both"/>
    </w:pPr>
    <w:rPr>
      <w:rFonts w:ascii="Garamond" w:eastAsia="Times New Roman" w:hAnsi="Garamond" w:cs="Times New Roman"/>
      <w:kern w:val="16"/>
      <w:szCs w:val="24"/>
      <w:lang w:val="en-GB" w:eastAsia="de-DE"/>
    </w:rPr>
  </w:style>
  <w:style w:type="paragraph" w:styleId="ListNumber">
    <w:name w:val="List Number"/>
    <w:basedOn w:val="Normal"/>
    <w:rsid w:val="00C21CEF"/>
    <w:pPr>
      <w:numPr>
        <w:numId w:val="8"/>
      </w:numPr>
      <w:spacing w:after="0" w:line="276" w:lineRule="auto"/>
      <w:jc w:val="both"/>
    </w:pPr>
    <w:rPr>
      <w:rFonts w:ascii="Garamond" w:eastAsia="Times New Roman" w:hAnsi="Garamond" w:cs="Times New Roman"/>
      <w:kern w:val="16"/>
      <w:szCs w:val="24"/>
      <w:lang w:val="en-GB" w:eastAsia="de-DE"/>
    </w:rPr>
  </w:style>
  <w:style w:type="paragraph" w:styleId="ListNumber2">
    <w:name w:val="List Number 2"/>
    <w:basedOn w:val="Normal"/>
    <w:rsid w:val="00C21CEF"/>
    <w:pPr>
      <w:numPr>
        <w:numId w:val="9"/>
      </w:numPr>
      <w:spacing w:after="0" w:line="276" w:lineRule="auto"/>
      <w:jc w:val="both"/>
    </w:pPr>
    <w:rPr>
      <w:rFonts w:ascii="Garamond" w:eastAsia="Times New Roman" w:hAnsi="Garamond" w:cs="Times New Roman"/>
      <w:kern w:val="16"/>
      <w:szCs w:val="24"/>
      <w:lang w:val="en-GB" w:eastAsia="de-DE"/>
    </w:rPr>
  </w:style>
  <w:style w:type="paragraph" w:styleId="ListNumber3">
    <w:name w:val="List Number 3"/>
    <w:basedOn w:val="Normal"/>
    <w:rsid w:val="00C21CEF"/>
    <w:pPr>
      <w:numPr>
        <w:numId w:val="3"/>
      </w:numPr>
      <w:spacing w:after="0" w:line="276" w:lineRule="auto"/>
      <w:jc w:val="both"/>
    </w:pPr>
    <w:rPr>
      <w:rFonts w:ascii="Garamond" w:eastAsia="Times New Roman" w:hAnsi="Garamond" w:cs="Times New Roman"/>
      <w:kern w:val="16"/>
      <w:szCs w:val="24"/>
      <w:lang w:val="en-GB" w:eastAsia="de-DE"/>
    </w:rPr>
  </w:style>
  <w:style w:type="paragraph" w:styleId="ListNumber4">
    <w:name w:val="List Number 4"/>
    <w:basedOn w:val="Normal"/>
    <w:rsid w:val="00C21CEF"/>
    <w:pPr>
      <w:numPr>
        <w:numId w:val="10"/>
      </w:numPr>
      <w:spacing w:after="0" w:line="276" w:lineRule="auto"/>
      <w:jc w:val="both"/>
    </w:pPr>
    <w:rPr>
      <w:rFonts w:ascii="Garamond" w:eastAsia="Times New Roman" w:hAnsi="Garamond" w:cs="Times New Roman"/>
      <w:kern w:val="16"/>
      <w:szCs w:val="24"/>
      <w:lang w:val="en-GB" w:eastAsia="de-DE"/>
    </w:rPr>
  </w:style>
  <w:style w:type="paragraph" w:styleId="ListNumber5">
    <w:name w:val="List Number 5"/>
    <w:basedOn w:val="Normal"/>
    <w:rsid w:val="00C21CEF"/>
    <w:pPr>
      <w:numPr>
        <w:numId w:val="11"/>
      </w:numPr>
      <w:spacing w:after="0" w:line="276" w:lineRule="auto"/>
      <w:jc w:val="both"/>
    </w:pPr>
    <w:rPr>
      <w:rFonts w:ascii="Garamond" w:eastAsia="Times New Roman" w:hAnsi="Garamond" w:cs="Times New Roman"/>
      <w:kern w:val="16"/>
      <w:szCs w:val="24"/>
      <w:lang w:val="en-GB" w:eastAsia="de-DE"/>
    </w:rPr>
  </w:style>
  <w:style w:type="character" w:customStyle="1" w:styleId="MacroTextChar">
    <w:name w:val="Macro Text Char"/>
    <w:basedOn w:val="DefaultParagraphFont"/>
    <w:link w:val="MacroText"/>
    <w:semiHidden/>
    <w:rsid w:val="00C21CEF"/>
    <w:rPr>
      <w:rFonts w:ascii="Courier New" w:eastAsia="Times New Roman" w:hAnsi="Courier New" w:cs="Courier New"/>
      <w:kern w:val="16"/>
      <w:sz w:val="20"/>
      <w:szCs w:val="20"/>
      <w:lang w:val="en-US" w:eastAsia="de-DE"/>
    </w:rPr>
  </w:style>
  <w:style w:type="paragraph" w:styleId="MacroText">
    <w:name w:val="macro"/>
    <w:link w:val="MacroTextChar"/>
    <w:semiHidden/>
    <w:rsid w:val="00C21CEF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spacing w:after="0" w:line="360" w:lineRule="auto"/>
      <w:jc w:val="both"/>
    </w:pPr>
    <w:rPr>
      <w:rFonts w:ascii="Courier New" w:eastAsia="Times New Roman" w:hAnsi="Courier New" w:cs="Courier New"/>
      <w:kern w:val="16"/>
      <w:sz w:val="20"/>
      <w:szCs w:val="20"/>
      <w:lang w:val="en-US" w:eastAsia="de-DE"/>
    </w:rPr>
  </w:style>
  <w:style w:type="paragraph" w:styleId="MessageHeader">
    <w:name w:val="Message Header"/>
    <w:basedOn w:val="Normal"/>
    <w:link w:val="MessageHeaderChar"/>
    <w:rsid w:val="00C21CEF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after="0" w:line="276" w:lineRule="auto"/>
      <w:ind w:left="1134" w:hanging="1134"/>
      <w:jc w:val="both"/>
    </w:pPr>
    <w:rPr>
      <w:rFonts w:ascii="Arial" w:eastAsia="Times New Roman" w:hAnsi="Arial" w:cs="Arial"/>
      <w:kern w:val="16"/>
      <w:sz w:val="24"/>
      <w:szCs w:val="24"/>
      <w:lang w:val="en-GB" w:eastAsia="de-DE"/>
    </w:rPr>
  </w:style>
  <w:style w:type="character" w:customStyle="1" w:styleId="MessageHeaderChar">
    <w:name w:val="Message Header Char"/>
    <w:basedOn w:val="DefaultParagraphFont"/>
    <w:link w:val="MessageHeader"/>
    <w:rsid w:val="00C21CEF"/>
    <w:rPr>
      <w:rFonts w:ascii="Arial" w:eastAsia="Times New Roman" w:hAnsi="Arial" w:cs="Arial"/>
      <w:kern w:val="16"/>
      <w:sz w:val="24"/>
      <w:szCs w:val="24"/>
      <w:shd w:val="pct20" w:color="auto" w:fill="auto"/>
      <w:lang w:val="en-GB" w:eastAsia="de-DE"/>
    </w:rPr>
  </w:style>
  <w:style w:type="paragraph" w:styleId="PlainText">
    <w:name w:val="Plain Text"/>
    <w:basedOn w:val="Normal"/>
    <w:link w:val="PlainTextChar"/>
    <w:rsid w:val="00C21CEF"/>
    <w:pPr>
      <w:spacing w:after="0" w:line="276" w:lineRule="auto"/>
      <w:jc w:val="both"/>
    </w:pPr>
    <w:rPr>
      <w:rFonts w:ascii="Courier New" w:eastAsia="Times New Roman" w:hAnsi="Courier New" w:cs="Courier New"/>
      <w:kern w:val="16"/>
      <w:sz w:val="20"/>
      <w:szCs w:val="20"/>
      <w:lang w:val="en-GB" w:eastAsia="de-DE"/>
    </w:rPr>
  </w:style>
  <w:style w:type="character" w:customStyle="1" w:styleId="PlainTextChar">
    <w:name w:val="Plain Text Char"/>
    <w:basedOn w:val="DefaultParagraphFont"/>
    <w:link w:val="PlainText"/>
    <w:rsid w:val="00C21CEF"/>
    <w:rPr>
      <w:rFonts w:ascii="Courier New" w:eastAsia="Times New Roman" w:hAnsi="Courier New" w:cs="Courier New"/>
      <w:kern w:val="16"/>
      <w:sz w:val="20"/>
      <w:szCs w:val="20"/>
      <w:lang w:val="en-GB" w:eastAsia="de-DE"/>
    </w:rPr>
  </w:style>
  <w:style w:type="paragraph" w:styleId="NormalWeb">
    <w:name w:val="Normal (Web)"/>
    <w:basedOn w:val="Normal"/>
    <w:uiPriority w:val="99"/>
    <w:rsid w:val="00C21CEF"/>
    <w:pPr>
      <w:spacing w:after="0" w:line="276" w:lineRule="auto"/>
      <w:jc w:val="both"/>
    </w:pPr>
    <w:rPr>
      <w:rFonts w:ascii="Times New Roman" w:eastAsia="Times New Roman" w:hAnsi="Times New Roman" w:cs="Times New Roman"/>
      <w:kern w:val="16"/>
      <w:sz w:val="24"/>
      <w:szCs w:val="24"/>
      <w:lang w:val="en-GB" w:eastAsia="de-DE"/>
    </w:rPr>
  </w:style>
  <w:style w:type="paragraph" w:styleId="NormalIndent">
    <w:name w:val="Normal Indent"/>
    <w:basedOn w:val="Normal"/>
    <w:rsid w:val="00C21CEF"/>
    <w:pPr>
      <w:spacing w:after="0" w:line="276" w:lineRule="auto"/>
      <w:ind w:left="708"/>
      <w:jc w:val="both"/>
    </w:pPr>
    <w:rPr>
      <w:rFonts w:ascii="Garamond" w:eastAsia="Times New Roman" w:hAnsi="Garamond" w:cs="Times New Roman"/>
      <w:kern w:val="16"/>
      <w:szCs w:val="24"/>
      <w:lang w:val="en-GB" w:eastAsia="de-DE"/>
    </w:rPr>
  </w:style>
  <w:style w:type="paragraph" w:styleId="BodyText3">
    <w:name w:val="Body Text 3"/>
    <w:basedOn w:val="Normal"/>
    <w:link w:val="BodyText3Char"/>
    <w:rsid w:val="00C21CEF"/>
    <w:pPr>
      <w:spacing w:after="120" w:line="276" w:lineRule="auto"/>
      <w:jc w:val="both"/>
    </w:pPr>
    <w:rPr>
      <w:rFonts w:ascii="Garamond" w:eastAsia="Times New Roman" w:hAnsi="Garamond" w:cs="Times New Roman"/>
      <w:kern w:val="16"/>
      <w:sz w:val="16"/>
      <w:szCs w:val="16"/>
      <w:lang w:val="en-GB" w:eastAsia="de-DE"/>
    </w:rPr>
  </w:style>
  <w:style w:type="character" w:customStyle="1" w:styleId="BodyText3Char">
    <w:name w:val="Body Text 3 Char"/>
    <w:basedOn w:val="DefaultParagraphFont"/>
    <w:link w:val="BodyText3"/>
    <w:rsid w:val="00C21CEF"/>
    <w:rPr>
      <w:rFonts w:ascii="Garamond" w:eastAsia="Times New Roman" w:hAnsi="Garamond" w:cs="Times New Roman"/>
      <w:kern w:val="16"/>
      <w:sz w:val="16"/>
      <w:szCs w:val="16"/>
      <w:lang w:val="en-GB" w:eastAsia="de-DE"/>
    </w:rPr>
  </w:style>
  <w:style w:type="paragraph" w:styleId="BodyTextIndent2">
    <w:name w:val="Body Text Indent 2"/>
    <w:basedOn w:val="Normal"/>
    <w:link w:val="BodyTextIndent2Char"/>
    <w:rsid w:val="00C21CEF"/>
    <w:pPr>
      <w:spacing w:after="120" w:line="480" w:lineRule="auto"/>
      <w:ind w:left="283"/>
      <w:jc w:val="both"/>
    </w:pPr>
    <w:rPr>
      <w:rFonts w:ascii="Garamond" w:eastAsia="Times New Roman" w:hAnsi="Garamond" w:cs="Times New Roman"/>
      <w:kern w:val="16"/>
      <w:szCs w:val="24"/>
      <w:lang w:val="en-GB" w:eastAsia="de-DE"/>
    </w:rPr>
  </w:style>
  <w:style w:type="character" w:customStyle="1" w:styleId="BodyTextIndent2Char">
    <w:name w:val="Body Text Indent 2 Char"/>
    <w:basedOn w:val="DefaultParagraphFont"/>
    <w:link w:val="BodyTextIndent2"/>
    <w:rsid w:val="00C21CEF"/>
    <w:rPr>
      <w:rFonts w:ascii="Garamond" w:eastAsia="Times New Roman" w:hAnsi="Garamond" w:cs="Times New Roman"/>
      <w:kern w:val="16"/>
      <w:szCs w:val="24"/>
      <w:lang w:val="en-GB" w:eastAsia="de-DE"/>
    </w:rPr>
  </w:style>
  <w:style w:type="paragraph" w:styleId="BodyTextIndent3">
    <w:name w:val="Body Text Indent 3"/>
    <w:basedOn w:val="Normal"/>
    <w:link w:val="BodyTextIndent3Char"/>
    <w:rsid w:val="00C21CEF"/>
    <w:pPr>
      <w:spacing w:after="120" w:line="276" w:lineRule="auto"/>
      <w:ind w:left="283"/>
      <w:jc w:val="both"/>
    </w:pPr>
    <w:rPr>
      <w:rFonts w:ascii="Garamond" w:eastAsia="Times New Roman" w:hAnsi="Garamond" w:cs="Times New Roman"/>
      <w:kern w:val="16"/>
      <w:sz w:val="16"/>
      <w:szCs w:val="16"/>
      <w:lang w:val="en-GB" w:eastAsia="de-DE"/>
    </w:rPr>
  </w:style>
  <w:style w:type="character" w:customStyle="1" w:styleId="BodyTextIndent3Char">
    <w:name w:val="Body Text Indent 3 Char"/>
    <w:basedOn w:val="DefaultParagraphFont"/>
    <w:link w:val="BodyTextIndent3"/>
    <w:rsid w:val="00C21CEF"/>
    <w:rPr>
      <w:rFonts w:ascii="Garamond" w:eastAsia="Times New Roman" w:hAnsi="Garamond" w:cs="Times New Roman"/>
      <w:kern w:val="16"/>
      <w:sz w:val="16"/>
      <w:szCs w:val="16"/>
      <w:lang w:val="en-GB" w:eastAsia="de-DE"/>
    </w:rPr>
  </w:style>
  <w:style w:type="paragraph" w:styleId="BodyTextFirstIndent">
    <w:name w:val="Body Text First Indent"/>
    <w:basedOn w:val="BodyText"/>
    <w:link w:val="BodyTextFirstIndentChar"/>
    <w:rsid w:val="00C21CEF"/>
    <w:pPr>
      <w:framePr w:hSpace="0" w:wrap="auto" w:vAnchor="margin" w:hAnchor="text" w:yAlign="inline"/>
      <w:overflowPunct/>
      <w:autoSpaceDE/>
      <w:autoSpaceDN/>
      <w:adjustRightInd/>
      <w:spacing w:after="120" w:line="360" w:lineRule="auto"/>
      <w:ind w:firstLine="210"/>
      <w:jc w:val="both"/>
      <w:textAlignment w:val="auto"/>
    </w:pPr>
    <w:rPr>
      <w:rFonts w:ascii="Garamond" w:hAnsi="Garamond"/>
      <w:kern w:val="16"/>
      <w:sz w:val="22"/>
      <w:szCs w:val="24"/>
    </w:rPr>
  </w:style>
  <w:style w:type="character" w:customStyle="1" w:styleId="BodyTextFirstIndentChar">
    <w:name w:val="Body Text First Indent Char"/>
    <w:basedOn w:val="BodyTextChar"/>
    <w:link w:val="BodyTextFirstIndent"/>
    <w:rsid w:val="00C21CEF"/>
    <w:rPr>
      <w:rFonts w:ascii="Garamond" w:eastAsia="Times New Roman" w:hAnsi="Garamond" w:cs="Times New Roman"/>
      <w:kern w:val="16"/>
      <w:sz w:val="32"/>
      <w:szCs w:val="24"/>
      <w:lang w:val="en-GB" w:eastAsia="de-DE"/>
    </w:rPr>
  </w:style>
  <w:style w:type="paragraph" w:styleId="BodyTextFirstIndent2">
    <w:name w:val="Body Text First Indent 2"/>
    <w:basedOn w:val="BodyTextIndent"/>
    <w:link w:val="BodyTextFirstIndent2Char"/>
    <w:rsid w:val="00C21CEF"/>
    <w:pPr>
      <w:ind w:firstLine="210"/>
    </w:pPr>
  </w:style>
  <w:style w:type="character" w:customStyle="1" w:styleId="BodyTextFirstIndent2Char">
    <w:name w:val="Body Text First Indent 2 Char"/>
    <w:basedOn w:val="BodyTextIndentChar"/>
    <w:link w:val="BodyTextFirstIndent2"/>
    <w:rsid w:val="00C21CEF"/>
    <w:rPr>
      <w:rFonts w:ascii="Garamond" w:eastAsia="Times New Roman" w:hAnsi="Garamond" w:cs="Times New Roman"/>
      <w:kern w:val="16"/>
      <w:szCs w:val="24"/>
      <w:lang w:val="en-GB" w:eastAsia="de-DE"/>
    </w:rPr>
  </w:style>
  <w:style w:type="paragraph" w:styleId="Title">
    <w:name w:val="Title"/>
    <w:basedOn w:val="Normal"/>
    <w:link w:val="TitleChar"/>
    <w:qFormat/>
    <w:rsid w:val="00C21CEF"/>
    <w:pPr>
      <w:spacing w:before="240" w:after="60" w:line="276" w:lineRule="auto"/>
      <w:jc w:val="center"/>
      <w:outlineLvl w:val="0"/>
    </w:pPr>
    <w:rPr>
      <w:rFonts w:ascii="Arial" w:eastAsia="Times New Roman" w:hAnsi="Arial" w:cs="Arial"/>
      <w:b/>
      <w:bCs/>
      <w:kern w:val="28"/>
      <w:sz w:val="32"/>
      <w:szCs w:val="32"/>
      <w:lang w:val="en-GB" w:eastAsia="de-DE"/>
    </w:rPr>
  </w:style>
  <w:style w:type="character" w:customStyle="1" w:styleId="TitleChar">
    <w:name w:val="Title Char"/>
    <w:basedOn w:val="DefaultParagraphFont"/>
    <w:link w:val="Title"/>
    <w:rsid w:val="00C21CEF"/>
    <w:rPr>
      <w:rFonts w:ascii="Arial" w:eastAsia="Times New Roman" w:hAnsi="Arial" w:cs="Arial"/>
      <w:b/>
      <w:bCs/>
      <w:kern w:val="28"/>
      <w:sz w:val="32"/>
      <w:szCs w:val="32"/>
      <w:lang w:val="en-GB" w:eastAsia="de-DE"/>
    </w:rPr>
  </w:style>
  <w:style w:type="paragraph" w:styleId="EnvelopeReturn">
    <w:name w:val="envelope return"/>
    <w:basedOn w:val="Normal"/>
    <w:rsid w:val="00C21CEF"/>
    <w:pPr>
      <w:spacing w:after="0" w:line="276" w:lineRule="auto"/>
      <w:jc w:val="both"/>
    </w:pPr>
    <w:rPr>
      <w:rFonts w:ascii="Arial" w:eastAsia="Times New Roman" w:hAnsi="Arial" w:cs="Arial"/>
      <w:kern w:val="16"/>
      <w:sz w:val="20"/>
      <w:szCs w:val="20"/>
      <w:lang w:val="en-GB" w:eastAsia="de-DE"/>
    </w:rPr>
  </w:style>
  <w:style w:type="paragraph" w:styleId="EnvelopeAddress">
    <w:name w:val="envelope address"/>
    <w:basedOn w:val="Normal"/>
    <w:rsid w:val="00C21CEF"/>
    <w:pPr>
      <w:framePr w:w="4320" w:h="2160" w:hRule="exact" w:hSpace="141" w:wrap="auto" w:hAnchor="page" w:xAlign="center" w:yAlign="bottom"/>
      <w:spacing w:after="0" w:line="276" w:lineRule="auto"/>
      <w:ind w:left="1"/>
      <w:jc w:val="both"/>
    </w:pPr>
    <w:rPr>
      <w:rFonts w:ascii="Arial" w:eastAsia="Times New Roman" w:hAnsi="Arial" w:cs="Arial"/>
      <w:kern w:val="16"/>
      <w:sz w:val="24"/>
      <w:szCs w:val="24"/>
      <w:lang w:val="en-GB" w:eastAsia="de-DE"/>
    </w:rPr>
  </w:style>
  <w:style w:type="paragraph" w:styleId="Signature">
    <w:name w:val="Signature"/>
    <w:basedOn w:val="Normal"/>
    <w:link w:val="SignatureChar"/>
    <w:rsid w:val="00C21CEF"/>
    <w:pPr>
      <w:spacing w:after="0" w:line="276" w:lineRule="auto"/>
      <w:ind w:left="4252"/>
      <w:jc w:val="both"/>
    </w:pPr>
    <w:rPr>
      <w:rFonts w:ascii="Garamond" w:eastAsia="Times New Roman" w:hAnsi="Garamond" w:cs="Times New Roman"/>
      <w:kern w:val="16"/>
      <w:szCs w:val="24"/>
      <w:lang w:val="en-GB" w:eastAsia="de-DE"/>
    </w:rPr>
  </w:style>
  <w:style w:type="character" w:customStyle="1" w:styleId="SignatureChar">
    <w:name w:val="Signature Char"/>
    <w:basedOn w:val="DefaultParagraphFont"/>
    <w:link w:val="Signature"/>
    <w:rsid w:val="00C21CEF"/>
    <w:rPr>
      <w:rFonts w:ascii="Garamond" w:eastAsia="Times New Roman" w:hAnsi="Garamond" w:cs="Times New Roman"/>
      <w:kern w:val="16"/>
      <w:szCs w:val="24"/>
      <w:lang w:val="en-GB" w:eastAsia="de-DE"/>
    </w:rPr>
  </w:style>
  <w:style w:type="paragraph" w:styleId="Subtitle">
    <w:name w:val="Subtitle"/>
    <w:basedOn w:val="Normal"/>
    <w:link w:val="SubtitleChar"/>
    <w:qFormat/>
    <w:rsid w:val="00C21CEF"/>
    <w:pPr>
      <w:spacing w:after="60" w:line="276" w:lineRule="auto"/>
      <w:jc w:val="center"/>
      <w:outlineLvl w:val="1"/>
    </w:pPr>
    <w:rPr>
      <w:rFonts w:ascii="Arial" w:eastAsia="Times New Roman" w:hAnsi="Arial" w:cs="Arial"/>
      <w:kern w:val="16"/>
      <w:sz w:val="24"/>
      <w:szCs w:val="24"/>
      <w:lang w:val="en-GB" w:eastAsia="de-DE"/>
    </w:rPr>
  </w:style>
  <w:style w:type="character" w:customStyle="1" w:styleId="SubtitleChar">
    <w:name w:val="Subtitle Char"/>
    <w:basedOn w:val="DefaultParagraphFont"/>
    <w:link w:val="Subtitle"/>
    <w:rsid w:val="00C21CEF"/>
    <w:rPr>
      <w:rFonts w:ascii="Arial" w:eastAsia="Times New Roman" w:hAnsi="Arial" w:cs="Arial"/>
      <w:kern w:val="16"/>
      <w:sz w:val="24"/>
      <w:szCs w:val="24"/>
      <w:lang w:val="en-GB" w:eastAsia="de-DE"/>
    </w:rPr>
  </w:style>
  <w:style w:type="character" w:customStyle="1" w:styleId="berschrift3Zchn">
    <w:name w:val="Überschrift 3 Zchn"/>
    <w:rsid w:val="00C21CEF"/>
    <w:rPr>
      <w:rFonts w:ascii="Arial" w:hAnsi="Arial"/>
      <w:b/>
      <w:kern w:val="28"/>
      <w:sz w:val="22"/>
      <w:szCs w:val="28"/>
      <w:lang w:val="de-DE" w:eastAsia="de-DE" w:bidi="ar-SA"/>
    </w:rPr>
  </w:style>
  <w:style w:type="paragraph" w:customStyle="1" w:styleId="Listenabsatz1">
    <w:name w:val="Listenabsatz1"/>
    <w:basedOn w:val="Normal"/>
    <w:uiPriority w:val="34"/>
    <w:qFormat/>
    <w:rsid w:val="00C21CEF"/>
    <w:pPr>
      <w:spacing w:after="0" w:line="276" w:lineRule="auto"/>
      <w:ind w:left="708"/>
      <w:jc w:val="both"/>
    </w:pPr>
    <w:rPr>
      <w:rFonts w:ascii="Garamond" w:eastAsia="Times New Roman" w:hAnsi="Garamond" w:cs="Times New Roman"/>
      <w:kern w:val="16"/>
      <w:szCs w:val="24"/>
      <w:lang w:val="en-GB" w:eastAsia="de-DE"/>
    </w:rPr>
  </w:style>
  <w:style w:type="character" w:styleId="Strong">
    <w:name w:val="Strong"/>
    <w:qFormat/>
    <w:rsid w:val="00C21CEF"/>
    <w:rPr>
      <w:b/>
      <w:bCs/>
    </w:rPr>
  </w:style>
  <w:style w:type="character" w:styleId="Emphasis">
    <w:name w:val="Emphasis"/>
    <w:uiPriority w:val="20"/>
    <w:qFormat/>
    <w:rsid w:val="00C21CEF"/>
    <w:rPr>
      <w:i/>
      <w:iCs/>
    </w:rPr>
  </w:style>
  <w:style w:type="character" w:customStyle="1" w:styleId="named-content">
    <w:name w:val="named-content"/>
    <w:rsid w:val="00C21CEF"/>
  </w:style>
  <w:style w:type="paragraph" w:styleId="ListParagraph">
    <w:name w:val="List Paragraph"/>
    <w:basedOn w:val="Normal"/>
    <w:uiPriority w:val="34"/>
    <w:qFormat/>
    <w:rsid w:val="00C21CEF"/>
    <w:pPr>
      <w:spacing w:after="200" w:line="276" w:lineRule="auto"/>
      <w:ind w:left="720"/>
      <w:contextualSpacing/>
    </w:pPr>
    <w:rPr>
      <w:rFonts w:ascii="Calibri" w:eastAsia="Calibri" w:hAnsi="Calibri" w:cs="Times New Roman"/>
      <w:lang w:val="en-US"/>
    </w:rPr>
  </w:style>
  <w:style w:type="paragraph" w:customStyle="1" w:styleId="EndNoteBibliographyTitle">
    <w:name w:val="EndNote Bibliography Title"/>
    <w:basedOn w:val="Normal"/>
    <w:link w:val="EndNoteBibliographyTitleChar"/>
    <w:rsid w:val="00C21CEF"/>
    <w:pPr>
      <w:spacing w:after="0" w:line="276" w:lineRule="auto"/>
      <w:jc w:val="center"/>
    </w:pPr>
    <w:rPr>
      <w:rFonts w:ascii="Calibri Light" w:eastAsia="Times New Roman" w:hAnsi="Calibri Light" w:cs="Calibri Light"/>
      <w:noProof/>
      <w:kern w:val="16"/>
      <w:sz w:val="28"/>
      <w:szCs w:val="24"/>
      <w:lang w:eastAsia="de-DE"/>
    </w:rPr>
  </w:style>
  <w:style w:type="character" w:customStyle="1" w:styleId="EndNoteBibliographyTitleChar">
    <w:name w:val="EndNote Bibliography Title Char"/>
    <w:link w:val="EndNoteBibliographyTitle"/>
    <w:rsid w:val="00C21CEF"/>
    <w:rPr>
      <w:rFonts w:ascii="Calibri Light" w:eastAsia="Times New Roman" w:hAnsi="Calibri Light" w:cs="Calibri Light"/>
      <w:noProof/>
      <w:kern w:val="16"/>
      <w:sz w:val="28"/>
      <w:szCs w:val="24"/>
      <w:lang w:eastAsia="de-DE"/>
    </w:rPr>
  </w:style>
  <w:style w:type="paragraph" w:customStyle="1" w:styleId="EndNoteBibliography">
    <w:name w:val="EndNote Bibliography"/>
    <w:basedOn w:val="Normal"/>
    <w:link w:val="EndNoteBibliographyChar"/>
    <w:rsid w:val="00C21CEF"/>
    <w:pPr>
      <w:spacing w:after="0" w:line="240" w:lineRule="auto"/>
    </w:pPr>
    <w:rPr>
      <w:rFonts w:ascii="Calibri Light" w:eastAsia="Times New Roman" w:hAnsi="Calibri Light" w:cs="Calibri Light"/>
      <w:noProof/>
      <w:kern w:val="16"/>
      <w:sz w:val="28"/>
      <w:szCs w:val="24"/>
      <w:lang w:eastAsia="de-DE"/>
    </w:rPr>
  </w:style>
  <w:style w:type="character" w:customStyle="1" w:styleId="EndNoteBibliographyChar">
    <w:name w:val="EndNote Bibliography Char"/>
    <w:link w:val="EndNoteBibliography"/>
    <w:rsid w:val="00C21CEF"/>
    <w:rPr>
      <w:rFonts w:ascii="Calibri Light" w:eastAsia="Times New Roman" w:hAnsi="Calibri Light" w:cs="Calibri Light"/>
      <w:noProof/>
      <w:kern w:val="16"/>
      <w:sz w:val="28"/>
      <w:szCs w:val="24"/>
      <w:lang w:eastAsia="de-DE"/>
    </w:rPr>
  </w:style>
  <w:style w:type="character" w:customStyle="1" w:styleId="ccpeql52-web-10eacl">
    <w:name w:val="cc_peql52-web-10ea_cl"/>
    <w:rsid w:val="00C21CEF"/>
  </w:style>
  <w:style w:type="character" w:customStyle="1" w:styleId="citation">
    <w:name w:val="citation"/>
    <w:rsid w:val="00C21CEF"/>
  </w:style>
  <w:style w:type="character" w:customStyle="1" w:styleId="ref-title">
    <w:name w:val="ref-title"/>
    <w:rsid w:val="00C21CEF"/>
  </w:style>
  <w:style w:type="character" w:customStyle="1" w:styleId="institution">
    <w:name w:val="institution"/>
    <w:basedOn w:val="DefaultParagraphFont"/>
    <w:rsid w:val="000A7A02"/>
  </w:style>
  <w:style w:type="character" w:customStyle="1" w:styleId="addr-line">
    <w:name w:val="addr-line"/>
    <w:basedOn w:val="DefaultParagraphFont"/>
    <w:rsid w:val="000A7A02"/>
  </w:style>
  <w:style w:type="character" w:styleId="LineNumber">
    <w:name w:val="line number"/>
    <w:basedOn w:val="DefaultParagraphFont"/>
    <w:uiPriority w:val="99"/>
    <w:semiHidden/>
    <w:unhideWhenUsed/>
    <w:rsid w:val="00345AE0"/>
  </w:style>
  <w:style w:type="paragraph" w:styleId="NoSpacing">
    <w:name w:val="No Spacing"/>
    <w:uiPriority w:val="1"/>
    <w:qFormat/>
    <w:rsid w:val="00A64A19"/>
    <w:pPr>
      <w:spacing w:after="0" w:line="240" w:lineRule="auto"/>
    </w:pPr>
    <w:rPr>
      <w:rFonts w:ascii="Calibri" w:eastAsia="Calibri" w:hAnsi="Calibri" w:cs="Times"/>
      <w:lang w:val="en-US"/>
    </w:rPr>
  </w:style>
  <w:style w:type="paragraph" w:styleId="Revision">
    <w:name w:val="Revision"/>
    <w:hidden/>
    <w:uiPriority w:val="99"/>
    <w:semiHidden/>
    <w:rsid w:val="00380B17"/>
    <w:pPr>
      <w:spacing w:after="0" w:line="240" w:lineRule="auto"/>
    </w:pPr>
  </w:style>
  <w:style w:type="character" w:customStyle="1" w:styleId="highlight">
    <w:name w:val="highlight"/>
    <w:basedOn w:val="DefaultParagraphFont"/>
    <w:rsid w:val="00A17348"/>
  </w:style>
  <w:style w:type="character" w:styleId="UnresolvedMention">
    <w:name w:val="Unresolved Mention"/>
    <w:basedOn w:val="DefaultParagraphFont"/>
    <w:uiPriority w:val="99"/>
    <w:semiHidden/>
    <w:unhideWhenUsed/>
    <w:rsid w:val="00935812"/>
    <w:rPr>
      <w:color w:val="605E5C"/>
      <w:shd w:val="clear" w:color="auto" w:fill="E1DFDD"/>
    </w:rPr>
  </w:style>
  <w:style w:type="character" w:styleId="PlaceholderText">
    <w:name w:val="Placeholder Text"/>
    <w:basedOn w:val="DefaultParagraphFont"/>
    <w:uiPriority w:val="99"/>
    <w:semiHidden/>
    <w:rsid w:val="004953CF"/>
    <w:rPr>
      <w:color w:val="808080"/>
    </w:rPr>
  </w:style>
  <w:style w:type="table" w:customStyle="1" w:styleId="TableGrid1">
    <w:name w:val="Table Grid1"/>
    <w:basedOn w:val="TableNormal"/>
    <w:next w:val="TableGrid"/>
    <w:uiPriority w:val="39"/>
    <w:rsid w:val="00894CE5"/>
    <w:pPr>
      <w:spacing w:after="0" w:line="240" w:lineRule="auto"/>
    </w:pPr>
    <w:rPr>
      <w:sz w:val="24"/>
      <w:szCs w:val="24"/>
      <w:lang w:val="es-E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2">
    <w:name w:val="Table Grid2"/>
    <w:basedOn w:val="TableNormal"/>
    <w:next w:val="TableGrid"/>
    <w:uiPriority w:val="39"/>
    <w:rsid w:val="00894CE5"/>
    <w:pPr>
      <w:spacing w:after="0" w:line="240" w:lineRule="auto"/>
    </w:pPr>
    <w:rPr>
      <w:sz w:val="24"/>
      <w:szCs w:val="24"/>
      <w:lang w:val="es-E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TableGrid">
    <w:name w:val="Table Grid"/>
    <w:basedOn w:val="TableNormal"/>
    <w:uiPriority w:val="39"/>
    <w:rsid w:val="00894CE5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850080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6190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4808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8717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87224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07999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41640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09912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90685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9106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75009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15797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16183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07779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85081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38410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14857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91250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88808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8915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17411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35168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08640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93827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845756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444973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747543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42395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0DA5BC48-93ED-4CD0-8018-FCE05CFFCD2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1035</Words>
  <Characters>5906</Characters>
  <Application>Microsoft Office Word</Application>
  <DocSecurity>0</DocSecurity>
  <Lines>49</Lines>
  <Paragraphs>13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>Philipps-Universität Marburg</Company>
  <LinksUpToDate>false</LinksUpToDate>
  <CharactersWithSpaces>692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lexandra Jung</dc:creator>
  <cp:keywords/>
  <dc:description/>
  <cp:lastModifiedBy>Martin Rudolf Thanbichler</cp:lastModifiedBy>
  <cp:revision>11</cp:revision>
  <cp:lastPrinted>2021-09-15T17:43:00Z</cp:lastPrinted>
  <dcterms:created xsi:type="dcterms:W3CDTF">2025-09-12T18:18:00Z</dcterms:created>
  <dcterms:modified xsi:type="dcterms:W3CDTF">2026-03-10T19:37:00Z</dcterms:modified>
</cp:coreProperties>
</file>